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75AEC" w14:textId="77777777" w:rsidR="00791241" w:rsidRDefault="00791241" w:rsidP="00791241">
      <w:pPr>
        <w:pStyle w:val="Heading2"/>
      </w:pPr>
      <w:r>
        <w:t>Ant Colony Optimization (ACO) algorithm</w:t>
      </w:r>
    </w:p>
    <w:p w14:paraId="0057C28A" w14:textId="51C8E3B6" w:rsidR="00791241" w:rsidRDefault="004833F7" w:rsidP="00791241">
      <w:r>
        <w:t xml:space="preserve">Pierre-Paul </w:t>
      </w:r>
      <w:proofErr w:type="spellStart"/>
      <w:r>
        <w:t>Grassé</w:t>
      </w:r>
      <w:proofErr w:type="spellEnd"/>
      <w:r>
        <w:t xml:space="preserve">, the French entomologist in the </w:t>
      </w:r>
      <w:r w:rsidR="006A7BC3">
        <w:t>40s</w:t>
      </w:r>
      <w:r>
        <w:t xml:space="preserve"> and </w:t>
      </w:r>
      <w:r w:rsidR="006A7BC3">
        <w:t xml:space="preserve">50s </w:t>
      </w:r>
      <w:r>
        <w:t>of the 20</w:t>
      </w:r>
      <w:r w:rsidRPr="004833F7">
        <w:rPr>
          <w:vertAlign w:val="superscript"/>
        </w:rPr>
        <w:t>th</w:t>
      </w:r>
      <w:r>
        <w:t xml:space="preserve"> </w:t>
      </w:r>
      <w:proofErr w:type="gramStart"/>
      <w:r>
        <w:t>century</w:t>
      </w:r>
      <w:proofErr w:type="gramEnd"/>
      <w:r>
        <w:t xml:space="preserve">, shone </w:t>
      </w:r>
      <w:r w:rsidR="0036576E">
        <w:t xml:space="preserve">a </w:t>
      </w:r>
      <w:r>
        <w:t xml:space="preserve">light on some interesting findings observed in some species of termites. He observed the reactions of these termites to something he called “significant stimuli” and found that those reactions themselves can also operate as significant stimuli for </w:t>
      </w:r>
      <w:r w:rsidR="006A7BC3">
        <w:t xml:space="preserve">other insects in the colony, including the insect that produced them. This special type of communication found in these species was termed </w:t>
      </w:r>
      <w:proofErr w:type="spellStart"/>
      <w:r w:rsidR="006A7BC3">
        <w:rPr>
          <w:i/>
          <w:iCs/>
        </w:rPr>
        <w:t>stigmergy</w:t>
      </w:r>
      <w:proofErr w:type="spellEnd"/>
      <w:r w:rsidR="00D829E2">
        <w:t xml:space="preserve"> </w:t>
      </w:r>
      <w:r w:rsidR="00D829E2" w:rsidRPr="00D829E2">
        <w:t xml:space="preserve">and it </w:t>
      </w:r>
      <w:r w:rsidR="00D829E2">
        <w:t>was described with two main characteristics</w:t>
      </w:r>
      <w:r w:rsidR="006A7BC3" w:rsidRPr="00D829E2">
        <w:t xml:space="preserve"> </w:t>
      </w:r>
      <w:r w:rsidR="00D829E2" w:rsidRPr="00D829E2">
        <w:fldChar w:fldCharType="begin"/>
      </w:r>
      <w:r w:rsidR="00D829E2"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D829E2" w:rsidRPr="00D829E2">
        <w:fldChar w:fldCharType="separate"/>
      </w:r>
      <w:r w:rsidR="00D829E2" w:rsidRPr="00D829E2">
        <w:t>(Dorigo et al., 2006; Salman et al., 2020)</w:t>
      </w:r>
      <w:r w:rsidR="00D829E2" w:rsidRPr="00D829E2">
        <w:fldChar w:fldCharType="end"/>
      </w:r>
      <w:r w:rsidR="00D829E2">
        <w:t xml:space="preserve">: </w:t>
      </w:r>
    </w:p>
    <w:p w14:paraId="30DF724A" w14:textId="502B4151" w:rsidR="00D829E2" w:rsidRDefault="00D829E2" w:rsidP="00D829E2">
      <w:pPr>
        <w:pStyle w:val="ListParagraph"/>
        <w:numPr>
          <w:ilvl w:val="0"/>
          <w:numId w:val="1"/>
        </w:numPr>
      </w:pPr>
      <w:r>
        <w:t xml:space="preserve">It is an indirect, </w:t>
      </w:r>
      <w:r w:rsidR="00E1552E">
        <w:t>non-symbolic form of communication using the environment as a medium (i.e., communication through modification of the environment).</w:t>
      </w:r>
    </w:p>
    <w:p w14:paraId="26759B8A" w14:textId="5BE9110A" w:rsidR="00E1552E" w:rsidRDefault="00E1552E" w:rsidP="00D829E2">
      <w:pPr>
        <w:pStyle w:val="ListParagraph"/>
        <w:numPr>
          <w:ilvl w:val="0"/>
          <w:numId w:val="1"/>
        </w:numPr>
      </w:pPr>
      <w:r>
        <w:t xml:space="preserve">The </w:t>
      </w:r>
      <w:proofErr w:type="spellStart"/>
      <w:r>
        <w:t>stigmergic</w:t>
      </w:r>
      <w:proofErr w:type="spellEnd"/>
      <w:r>
        <w:t xml:space="preserve"> information created is local (i.e., can only be accessed when in the </w:t>
      </w:r>
      <w:r w:rsidR="0043681F">
        <w:t>vicinity</w:t>
      </w:r>
      <w:r>
        <w:t>/locus in which it was released).</w:t>
      </w:r>
    </w:p>
    <w:p w14:paraId="25D1ECC5" w14:textId="7D629B43" w:rsidR="00E15DEA" w:rsidRDefault="0043681F" w:rsidP="0043681F">
      <w:r>
        <w:t>Since then</w:t>
      </w:r>
      <w:r w:rsidR="00787EEC">
        <w:t xml:space="preserve">, </w:t>
      </w:r>
      <w:proofErr w:type="spellStart"/>
      <w:r w:rsidR="00787EEC">
        <w:t>stigmergy</w:t>
      </w:r>
      <w:proofErr w:type="spellEnd"/>
      <w:r w:rsidR="00787EEC">
        <w:t xml:space="preserve"> has been observed in many other species including ant colonies. In ant species, as the members travel in search of</w:t>
      </w:r>
      <w:r w:rsidR="0036576E">
        <w:t>,</w:t>
      </w:r>
      <w:r w:rsidR="00787EEC">
        <w:t xml:space="preserve"> or returning from a food source</w:t>
      </w:r>
      <w:r w:rsidR="00547799">
        <w:t xml:space="preserve">, they deposit a chemical along the trails they traverse called </w:t>
      </w:r>
      <w:r w:rsidR="00547799" w:rsidRPr="00547799">
        <w:rPr>
          <w:i/>
          <w:iCs/>
        </w:rPr>
        <w:t>pheromone</w:t>
      </w:r>
      <w:r w:rsidR="00547799">
        <w:t xml:space="preserve">. Other ants, upon inspecting a trail, can perceive these </w:t>
      </w:r>
      <w:r w:rsidR="00547799" w:rsidRPr="0036576E">
        <w:t>pheromones</w:t>
      </w:r>
      <w:r w:rsidR="00547799">
        <w:t xml:space="preserve"> and, as a response, tend to follow the trail containing higher pheromone levels. As they traverse their chosen path, the</w:t>
      </w:r>
      <w:r w:rsidR="0036576E">
        <w:t>y</w:t>
      </w:r>
      <w:r w:rsidR="00547799">
        <w:t xml:space="preserve"> also add their own deposited pheromone trail to the path, further increasing its pheromone concentration</w:t>
      </w:r>
      <w:r w:rsidR="00337476">
        <w:t xml:space="preserve"> and </w:t>
      </w:r>
      <w:r w:rsidR="0036576E">
        <w:t xml:space="preserve">the </w:t>
      </w:r>
      <w:r w:rsidR="00337476">
        <w:t>‘attractiveness’ of this trail to successive ants on arrival</w:t>
      </w:r>
      <w:r w:rsidR="00547799">
        <w:t>.</w:t>
      </w:r>
      <w:r w:rsidR="00337476">
        <w:t xml:space="preserve"> The remarkable efficacy of this </w:t>
      </w:r>
      <w:r w:rsidR="0036576E">
        <w:t xml:space="preserve">exploratory pattern </w:t>
      </w:r>
      <w:r w:rsidR="00337476">
        <w:t xml:space="preserve">was demonstrated by the thorough investigation performed by </w:t>
      </w:r>
      <w:proofErr w:type="spellStart"/>
      <w:r w:rsidR="00337476">
        <w:t>Deneubourg</w:t>
      </w:r>
      <w:proofErr w:type="spellEnd"/>
      <w:r w:rsidR="00337476">
        <w:t xml:space="preserve"> et al. </w:t>
      </w:r>
      <w:r w:rsidR="00180611">
        <w:fldChar w:fldCharType="begin"/>
      </w:r>
      <w:r w:rsidR="00D936BE">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180611">
        <w:fldChar w:fldCharType="separate"/>
      </w:r>
      <w:r w:rsidR="00180611" w:rsidRPr="00180611">
        <w:t>(1990)</w:t>
      </w:r>
      <w:r w:rsidR="00180611">
        <w:fldChar w:fldCharType="end"/>
      </w:r>
      <w:r w:rsidR="00D1197B">
        <w:t>. In their</w:t>
      </w:r>
      <w:r w:rsidR="005F034A">
        <w:t>,</w:t>
      </w:r>
      <w:r w:rsidR="00D1197B">
        <w:t xml:space="preserve"> soon to </w:t>
      </w:r>
      <w:r w:rsidR="0036576E">
        <w:t xml:space="preserve">be well known, </w:t>
      </w:r>
      <w:r w:rsidR="00D1197B">
        <w:t xml:space="preserve">“double bridge experiment”, they introduced a diamond-shaped bridge between the ant nest and </w:t>
      </w:r>
      <w:r w:rsidR="00783622">
        <w:t xml:space="preserve">a chemically unmarked arena for the ants to explore. This provided the ants with a binary left/right choice in such a way that the “dynamics of their cumulative choice </w:t>
      </w:r>
      <w:r w:rsidR="005F034A">
        <w:t>[could]</w:t>
      </w:r>
      <w:r w:rsidR="00783622">
        <w:t xml:space="preserve"> be easily quantified”.</w:t>
      </w:r>
      <w:r w:rsidR="005F034A">
        <w:t xml:space="preserve"> They noted that the ant’s </w:t>
      </w:r>
      <w:proofErr w:type="spellStart"/>
      <w:r w:rsidR="005F034A">
        <w:t>stigmergic</w:t>
      </w:r>
      <w:proofErr w:type="spellEnd"/>
      <w:r w:rsidR="005F034A">
        <w:t xml:space="preserve"> system </w:t>
      </w:r>
      <w:r w:rsidR="00C57B3C">
        <w:t xml:space="preserve">exploited the positive feedback loop </w:t>
      </w:r>
      <w:r w:rsidR="009A0101">
        <w:t xml:space="preserve">such </w:t>
      </w:r>
      <w:r w:rsidR="005F034A">
        <w:t>that</w:t>
      </w:r>
      <w:r w:rsidR="009A0101">
        <w:t xml:space="preserve"> it</w:t>
      </w:r>
      <w:r w:rsidR="005F034A">
        <w:t>, “after initial fluctuation, rapidly leads to one of the two forks becoming more or less completely preferred to the other”</w:t>
      </w:r>
      <w:r w:rsidR="00C57B3C">
        <w:t xml:space="preserve"> and eventually the whole colony converges on the use of only one of the bridges</w:t>
      </w:r>
      <w:r w:rsidR="005F034A">
        <w:t>.</w:t>
      </w:r>
      <w:r w:rsidR="009A0101">
        <w:t xml:space="preserve"> </w:t>
      </w:r>
    </w:p>
    <w:p w14:paraId="11DF710A" w14:textId="345D00A4" w:rsidR="006624C0" w:rsidRDefault="00925B42" w:rsidP="006624C0">
      <w:pPr>
        <w:keepNext/>
        <w:jc w:val="center"/>
      </w:pPr>
      <w:r w:rsidRPr="00E15DEA">
        <w:rPr>
          <w:noProof/>
        </w:rPr>
        <w:drawing>
          <wp:anchor distT="0" distB="0" distL="114300" distR="114300" simplePos="0" relativeHeight="251658240" behindDoc="0" locked="0" layoutInCell="1" allowOverlap="1" wp14:anchorId="6C33434E" wp14:editId="4BB795BE">
            <wp:simplePos x="0" y="0"/>
            <wp:positionH relativeFrom="margin">
              <wp:posOffset>270662</wp:posOffset>
            </wp:positionH>
            <wp:positionV relativeFrom="paragraph">
              <wp:posOffset>172567</wp:posOffset>
            </wp:positionV>
            <wp:extent cx="2604770" cy="1385570"/>
            <wp:effectExtent l="0" t="0" r="5080" b="508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4770" cy="1385570"/>
                    </a:xfrm>
                    <a:prstGeom prst="rect">
                      <a:avLst/>
                    </a:prstGeom>
                  </pic:spPr>
                </pic:pic>
              </a:graphicData>
            </a:graphic>
          </wp:anchor>
        </w:drawing>
      </w:r>
      <w:r w:rsidR="0036576E" w:rsidRPr="006624C0">
        <w:rPr>
          <w:noProof/>
        </w:rPr>
        <w:drawing>
          <wp:inline distT="0" distB="0" distL="0" distR="0" wp14:anchorId="45B22FA9" wp14:editId="35DD73B6">
            <wp:extent cx="2519680" cy="154432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680" cy="1544320"/>
                    </a:xfrm>
                    <a:prstGeom prst="rect">
                      <a:avLst/>
                    </a:prstGeom>
                  </pic:spPr>
                </pic:pic>
              </a:graphicData>
            </a:graphic>
          </wp:inline>
        </w:drawing>
      </w:r>
    </w:p>
    <w:p w14:paraId="440057C9" w14:textId="21567740" w:rsidR="006624C0" w:rsidRDefault="00925B42" w:rsidP="006624C0">
      <w:pPr>
        <w:pStyle w:val="Caption"/>
        <w:jc w:val="center"/>
      </w:pPr>
      <w:r>
        <w:rPr>
          <w:noProof/>
        </w:rPr>
        <mc:AlternateContent>
          <mc:Choice Requires="wps">
            <w:drawing>
              <wp:anchor distT="0" distB="0" distL="114300" distR="114300" simplePos="0" relativeHeight="251659264" behindDoc="0" locked="0" layoutInCell="1" allowOverlap="1" wp14:anchorId="036FBC52" wp14:editId="3F2744D3">
                <wp:simplePos x="0" y="0"/>
                <wp:positionH relativeFrom="column">
                  <wp:posOffset>314046</wp:posOffset>
                </wp:positionH>
                <wp:positionV relativeFrom="paragraph">
                  <wp:posOffset>6046</wp:posOffset>
                </wp:positionV>
                <wp:extent cx="2519680" cy="635"/>
                <wp:effectExtent l="0" t="0" r="0" b="8255"/>
                <wp:wrapSquare wrapText="bothSides"/>
                <wp:docPr id="3" name="Text Box 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6FBC52" id="_x0000_t202" coordsize="21600,21600" o:spt="202" path="m,l,21600r21600,l21600,xe">
                <v:stroke joinstyle="miter"/>
                <v:path gradientshapeok="t" o:connecttype="rect"/>
              </v:shapetype>
              <v:shape id="Text Box 3" o:spid="_x0000_s1026" type="#_x0000_t202" style="position:absolute;left:0;text-align:left;margin-left:24.75pt;margin-top:.5pt;width:198.4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" stroked="f">
                <v:textbox style="mso-fit-shape-to-text:t" inset="0,0,0,0">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v:textbox>
                <w10:wrap type="square"/>
              </v:shape>
            </w:pict>
          </mc:Fallback>
        </mc:AlternateContent>
      </w:r>
      <w:r w:rsidR="006624C0">
        <w:t xml:space="preserve">Figure </w:t>
      </w:r>
      <w:r w:rsidR="006624C0">
        <w:fldChar w:fldCharType="begin"/>
      </w:r>
      <w:r w:rsidR="006624C0">
        <w:instrText xml:space="preserve"> SEQ Figure \* ARABIC </w:instrText>
      </w:r>
      <w:r w:rsidR="006624C0">
        <w:fldChar w:fldCharType="separate"/>
      </w:r>
      <w:r w:rsidR="00DB2DDD">
        <w:rPr>
          <w:noProof/>
        </w:rPr>
        <w:t>2</w:t>
      </w:r>
      <w:r w:rsidR="006624C0">
        <w:fldChar w:fldCharType="end"/>
      </w:r>
      <w:r w:rsidR="006624C0">
        <w:t xml:space="preserve"> - </w:t>
      </w:r>
      <w:r>
        <w:t>Different length branches</w:t>
      </w:r>
    </w:p>
    <w:p w14:paraId="5442DFE5" w14:textId="1E57F308" w:rsidR="006624C0" w:rsidRDefault="006624C0" w:rsidP="006624C0">
      <w:pPr>
        <w:keepNext/>
        <w:jc w:val="center"/>
      </w:pPr>
    </w:p>
    <w:p w14:paraId="38ABF742" w14:textId="7491D5F1" w:rsidR="00791241" w:rsidRDefault="009A0101" w:rsidP="00D936BE">
      <w:r w:rsidRPr="009A0101">
        <w:t>Goss et al.</w:t>
      </w:r>
      <w:r>
        <w:fldChar w:fldCharType="begin"/>
      </w:r>
      <w:r w:rsidR="00D936BE">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fldChar w:fldCharType="separate"/>
      </w:r>
      <w:r w:rsidRPr="009A0101">
        <w:t>(1989)</w:t>
      </w:r>
      <w:r>
        <w:fldChar w:fldCharType="end"/>
      </w:r>
      <w:r>
        <w:t xml:space="preserve"> expanded on this study by </w:t>
      </w:r>
      <w:r w:rsidR="00E15DEA">
        <w:t xml:space="preserve">adding a food source to the arena and differing the size of the two bridges in the experiment. Again, the axis of entry is the same </w:t>
      </w:r>
      <w:r w:rsidR="00BC4AF1">
        <w:t>30</w:t>
      </w:r>
      <w:r w:rsidR="00BC4AF1" w:rsidRPr="00BC4AF1">
        <w:sym w:font="Symbol" w:char="F0B0"/>
      </w:r>
      <w:r w:rsidR="00BC4AF1">
        <w:t xml:space="preserve"> </w:t>
      </w:r>
      <w:r w:rsidR="00E15DEA">
        <w:t>on both sides of the bridges</w:t>
      </w:r>
      <w:r w:rsidR="00BC4AF1">
        <w:t xml:space="preserve"> (total 60</w:t>
      </w:r>
      <w:r w:rsidR="00BC4AF1" w:rsidRPr="00BC4AF1">
        <w:sym w:font="Symbol" w:char="F0B0"/>
      </w:r>
      <w:r w:rsidR="00BC4AF1">
        <w:t xml:space="preserve"> between </w:t>
      </w:r>
      <w:r w:rsidR="002C4B20">
        <w:t>bridges) to</w:t>
      </w:r>
      <w:r w:rsidR="00E15DEA">
        <w:t xml:space="preserve"> </w:t>
      </w:r>
      <w:r w:rsidR="00BC4AF1">
        <w:t xml:space="preserve">minimize </w:t>
      </w:r>
      <w:r w:rsidR="00E15DEA">
        <w:t>‘loop back’ ant journeys</w:t>
      </w:r>
      <w:r w:rsidR="00BC4AF1">
        <w:t xml:space="preserve"> and so that the forager has no preference for one or branch or the </w:t>
      </w:r>
      <w:r w:rsidR="00BC4AF1">
        <w:lastRenderedPageBreak/>
        <w:t>other based on position</w:t>
      </w:r>
      <w:r w:rsidR="00E15DEA">
        <w:t>.</w:t>
      </w:r>
      <w:r w:rsidR="002C4B20">
        <w:t xml:space="preserve"> In their experiment, at first, the ants were choosing equally between the short and long but “abruptly, some minutes late</w:t>
      </w:r>
      <w:r w:rsidR="00925B42">
        <w:t>r</w:t>
      </w:r>
      <w:r w:rsidR="002C4B20">
        <w:t xml:space="preserve">, one branch becomes visibly preferred”. The ants, at first choosing stochastically, the shortest bridge </w:t>
      </w:r>
      <w:proofErr w:type="gramStart"/>
      <w:r w:rsidR="005151FF">
        <w:t>w</w:t>
      </w:r>
      <w:r w:rsidR="00925B42">
        <w:t>ere</w:t>
      </w:r>
      <w:proofErr w:type="gramEnd"/>
      <w:r w:rsidR="002C4B20">
        <w:t xml:space="preserve"> the first to reach the nest</w:t>
      </w:r>
      <w:r w:rsidR="001C22E2">
        <w:t xml:space="preserve">, so on return the probability that they take again take the shorter path is higher as there is no pheromone trail attracting them to the longer path </w:t>
      </w:r>
      <w:r w:rsidR="00925B42">
        <w:t xml:space="preserve">yet </w:t>
      </w:r>
      <w:r w:rsidR="001C22E2">
        <w:t>until those on that path finally arrive</w:t>
      </w:r>
      <w:r w:rsidR="002C4B20">
        <w:t>.</w:t>
      </w:r>
      <w:r w:rsidR="001C22E2">
        <w:t xml:space="preserve"> Their choice then reinforces that pheromone trail as they deposit more on the way back, positively affecting bias towards this trail for all successive ants </w:t>
      </w:r>
      <w:r w:rsidR="001C22E2">
        <w:fldChar w:fldCharType="begin"/>
      </w:r>
      <w:r w:rsidR="001C22E2">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1C22E2">
        <w:fldChar w:fldCharType="separate"/>
      </w:r>
      <w:r w:rsidR="001C22E2" w:rsidRPr="001C22E2">
        <w:t>(Blum &amp; Li, 2008)</w:t>
      </w:r>
      <w:r w:rsidR="001C22E2">
        <w:fldChar w:fldCharType="end"/>
      </w:r>
      <w:r w:rsidR="001C22E2">
        <w:t>.</w:t>
      </w:r>
      <w:r w:rsidR="005151FF">
        <w:t xml:space="preserve"> </w:t>
      </w:r>
      <w:r w:rsidR="00D936BE">
        <w:t xml:space="preserve">Their proposed model for that observed behaviour became the main source of inspiration for developing the Ant Colony Optimization algorithm we know today </w:t>
      </w:r>
      <w:r w:rsidR="00D936BE">
        <w:fldChar w:fldCharType="begin"/>
      </w:r>
      <w:r w:rsidR="00D936BE">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36BE">
        <w:fldChar w:fldCharType="separate"/>
      </w:r>
      <w:r w:rsidR="00D936BE" w:rsidRPr="00D936BE">
        <w:t>(Dorigo et al., 2006)</w:t>
      </w:r>
      <w:r w:rsidR="00D936BE">
        <w:fldChar w:fldCharType="end"/>
      </w:r>
      <w:r w:rsidR="00D936BE">
        <w:t>.</w:t>
      </w:r>
    </w:p>
    <w:p w14:paraId="5C4A5E0A" w14:textId="0544C3F8" w:rsidR="00FF2D48" w:rsidRDefault="00351616" w:rsidP="00D936BE">
      <w:r w:rsidRPr="00351616">
        <w:t>Dorigo &amp; Blum</w:t>
      </w:r>
      <w:r>
        <w:t xml:space="preserve"> </w:t>
      </w:r>
      <w:r>
        <w:fldChar w:fldCharType="begin"/>
      </w:r>
      <w:r w:rsidR="00CF0CAE">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fldChar w:fldCharType="separate"/>
      </w:r>
      <w:r w:rsidRPr="00351616">
        <w:t>(2005)</w:t>
      </w:r>
      <w:r>
        <w:fldChar w:fldCharType="end"/>
      </w:r>
      <w:r>
        <w:t xml:space="preserve"> defined the framework of the basic ACO as an iterative method through which </w:t>
      </w:r>
      <w:r w:rsidR="00FF2D48">
        <w:t xml:space="preserve">the ants </w:t>
      </w:r>
      <w:r w:rsidR="00314D78">
        <w:t>“probabilistically construct solutions to the combinatorial optimization problem under consideration, exploiting a given pheromone model”</w:t>
      </w:r>
      <w:r w:rsidR="00314D78" w:rsidRPr="00314D78">
        <w:t xml:space="preserve">. </w:t>
      </w:r>
      <w:r w:rsidR="00314D78">
        <w:t xml:space="preserve">The </w:t>
      </w:r>
      <w:r w:rsidR="000C0F11">
        <w:t>population of ants are set to traverse a graph, each ant building a solution by walking along the vertices in an iterative process to find the optimal route through the graph.</w:t>
      </w:r>
      <w:r w:rsidR="007716D9">
        <w:t xml:space="preserve"> In the algorithm, ants </w:t>
      </w:r>
      <w:r w:rsidR="00314D78">
        <w:t>select</w:t>
      </w:r>
      <w:r w:rsidR="007716D9">
        <w:t xml:space="preserve"> </w:t>
      </w:r>
      <w:r w:rsidR="00314D78">
        <w:t xml:space="preserve">the next vertex </w:t>
      </w:r>
      <w:r w:rsidR="007716D9">
        <w:t>to visit using a stochastic mechanism that, like its natural counterpart, is biased towards the pheromones that have been left on that vertex.</w:t>
      </w:r>
      <w:r w:rsidR="00314D78">
        <w:t xml:space="preserve"> Finally, at the end of each iteration, </w:t>
      </w:r>
      <w:r w:rsidR="0058606A">
        <w:t>some of the solutions generated are used for performing a pheromone update</w:t>
      </w:r>
      <w:r w:rsidR="00925B42">
        <w:t xml:space="preserve"> on the routes traversed</w:t>
      </w:r>
      <w:r w:rsidR="0058606A">
        <w:t>.</w:t>
      </w:r>
    </w:p>
    <w:p w14:paraId="20D089F6" w14:textId="2DE26772" w:rsidR="00D936BE" w:rsidRDefault="00FF2D48" w:rsidP="00D936BE">
      <w:pPr>
        <w:rPr>
          <w:lang w:val="en-IE"/>
        </w:rPr>
      </w:pPr>
      <w:r>
        <w:rPr>
          <w:lang w:val="en-IE"/>
        </w:rPr>
        <w:t xml:space="preserve">Over time, ACO has become one of the most popular biologically inspired algorithms in literature </w:t>
      </w:r>
      <w:r>
        <w:rPr>
          <w:lang w:val="en-IE"/>
        </w:rPr>
        <w:fldChar w:fldCharType="begin"/>
      </w:r>
      <w:r w:rsidR="00CD50F2">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00CD50F2" w:rsidRPr="00CD50F2">
        <w:t>(Blum &amp; Li, 2008)</w:t>
      </w:r>
      <w:r>
        <w:rPr>
          <w:lang w:val="en-IE"/>
        </w:rPr>
        <w:fldChar w:fldCharType="end"/>
      </w:r>
      <w:r w:rsidR="00CF0CAE">
        <w:rPr>
          <w:lang w:val="en-IE"/>
        </w:rPr>
        <w:t xml:space="preserve"> and has been used to solve many graph</w:t>
      </w:r>
      <w:r w:rsidR="00925B42">
        <w:rPr>
          <w:lang w:val="en-IE"/>
        </w:rPr>
        <w:t>-</w:t>
      </w:r>
      <w:r w:rsidR="00CF0CAE">
        <w:rPr>
          <w:lang w:val="en-IE"/>
        </w:rPr>
        <w:t>based or graph adapted combinatorial optimization problems. It has found application</w:t>
      </w:r>
      <w:r w:rsidR="00925B42">
        <w:rPr>
          <w:lang w:val="en-IE"/>
        </w:rPr>
        <w:t>s</w:t>
      </w:r>
      <w:r w:rsidR="00CF0CAE">
        <w:rPr>
          <w:lang w:val="en-IE"/>
        </w:rPr>
        <w:t xml:space="preserve"> in areas like </w:t>
      </w:r>
      <w:r w:rsidR="007A5E50">
        <w:rPr>
          <w:lang w:val="en-IE"/>
        </w:rPr>
        <w:t xml:space="preserve">feature selection using a rough set approach </w:t>
      </w:r>
      <w:r w:rsidR="007A5E50">
        <w:rPr>
          <w:lang w:val="en-IE"/>
        </w:rPr>
        <w:fldChar w:fldCharType="begin"/>
      </w:r>
      <w:r w:rsidR="007A5E50">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7A5E50">
        <w:rPr>
          <w:lang w:val="en-IE"/>
        </w:rPr>
        <w:fldChar w:fldCharType="separate"/>
      </w:r>
      <w:r w:rsidR="007A5E50" w:rsidRPr="007A5E50">
        <w:t>(Chen et al., 2010)</w:t>
      </w:r>
      <w:r w:rsidR="007A5E50">
        <w:rPr>
          <w:lang w:val="en-IE"/>
        </w:rPr>
        <w:fldChar w:fldCharType="end"/>
      </w:r>
      <w:r w:rsidR="007A5E50">
        <w:rPr>
          <w:lang w:val="en-IE"/>
        </w:rPr>
        <w:t xml:space="preserve">, </w:t>
      </w:r>
      <w:r w:rsidR="00810F7D">
        <w:rPr>
          <w:lang w:val="en-IE"/>
        </w:rPr>
        <w:t>heart d</w:t>
      </w:r>
      <w:r w:rsidR="00925B42">
        <w:rPr>
          <w:lang w:val="en-IE"/>
        </w:rPr>
        <w:t>i</w:t>
      </w:r>
      <w:r w:rsidR="00810F7D">
        <w:rPr>
          <w:lang w:val="en-IE"/>
        </w:rPr>
        <w:t xml:space="preserve">sease prediction and classification </w:t>
      </w:r>
      <w:r w:rsidR="00810F7D">
        <w:rPr>
          <w:lang w:val="en-IE"/>
        </w:rPr>
        <w:fldChar w:fldCharType="begin"/>
      </w:r>
      <w:r w:rsidR="00810F7D">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810F7D">
        <w:rPr>
          <w:lang w:val="en-IE"/>
        </w:rPr>
        <w:fldChar w:fldCharType="separate"/>
      </w:r>
      <w:r w:rsidR="00810F7D" w:rsidRPr="00810F7D">
        <w:t>(Khourdifi &amp; Bahaj, 2019)</w:t>
      </w:r>
      <w:r w:rsidR="00810F7D">
        <w:rPr>
          <w:lang w:val="en-IE"/>
        </w:rPr>
        <w:fldChar w:fldCharType="end"/>
      </w:r>
      <w:r w:rsidR="00810F7D">
        <w:rPr>
          <w:lang w:val="en-IE"/>
        </w:rPr>
        <w:t xml:space="preserve">, </w:t>
      </w:r>
      <w:r w:rsidR="00C82B58">
        <w:rPr>
          <w:lang w:val="en-IE"/>
        </w:rPr>
        <w:t xml:space="preserve">scheduling problems </w:t>
      </w:r>
      <w:r w:rsidR="00C82B58">
        <w:rPr>
          <w:lang w:val="en-IE"/>
        </w:rPr>
        <w:fldChar w:fldCharType="begin"/>
      </w:r>
      <w:r w:rsidR="00C82B58">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sidR="00C82B58">
        <w:rPr>
          <w:lang w:val="en-IE"/>
        </w:rPr>
        <w:fldChar w:fldCharType="separate"/>
      </w:r>
      <w:r w:rsidR="00C82B58" w:rsidRPr="00C82B58">
        <w:t>(Deng et al., 2019)</w:t>
      </w:r>
      <w:r w:rsidR="00C82B58">
        <w:rPr>
          <w:lang w:val="en-IE"/>
        </w:rPr>
        <w:fldChar w:fldCharType="end"/>
      </w:r>
      <w:r w:rsidR="00C82B58">
        <w:rPr>
          <w:lang w:val="en-IE"/>
        </w:rPr>
        <w:t xml:space="preserve">, and real-time routing problems </w:t>
      </w:r>
      <w:r w:rsidR="00C82B58">
        <w:rPr>
          <w:lang w:val="en-IE"/>
        </w:rPr>
        <w:fldChar w:fldCharType="begin"/>
      </w:r>
      <w:r w:rsidR="00C82B58">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C82B58">
        <w:rPr>
          <w:lang w:val="en-IE"/>
        </w:rPr>
        <w:fldChar w:fldCharType="separate"/>
      </w:r>
      <w:r w:rsidR="00C82B58" w:rsidRPr="00C82B58">
        <w:t>(Samà et al., 2016)</w:t>
      </w:r>
      <w:r w:rsidR="00C82B58">
        <w:rPr>
          <w:lang w:val="en-IE"/>
        </w:rPr>
        <w:fldChar w:fldCharType="end"/>
      </w:r>
      <w:r w:rsidR="00CF0CAE">
        <w:rPr>
          <w:lang w:val="en-IE"/>
        </w:rPr>
        <w:t xml:space="preserve">. In fact, work has also been done to increase the applications of the algorithm to include problems based on continuous domains </w:t>
      </w:r>
      <w:r w:rsidR="00CF0CAE">
        <w:rPr>
          <w:lang w:val="en-IE"/>
        </w:rPr>
        <w:fldChar w:fldCharType="begin"/>
      </w:r>
      <w:r w:rsidR="00CF0CAE">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CF0CAE">
        <w:rPr>
          <w:lang w:val="en-IE"/>
        </w:rPr>
        <w:fldChar w:fldCharType="separate"/>
      </w:r>
      <w:r w:rsidR="00CF0CAE" w:rsidRPr="00CF0CAE">
        <w:t>(Socha &amp; Dorigo, 2008)</w:t>
      </w:r>
      <w:r w:rsidR="00CF0CAE">
        <w:rPr>
          <w:lang w:val="en-IE"/>
        </w:rPr>
        <w:fldChar w:fldCharType="end"/>
      </w:r>
      <w:r w:rsidR="00CF0CAE">
        <w:rPr>
          <w:lang w:val="en-IE"/>
        </w:rPr>
        <w:t>.</w:t>
      </w:r>
    </w:p>
    <w:p w14:paraId="46E375D6" w14:textId="77777777" w:rsidR="00C82B58" w:rsidRDefault="00C82B58" w:rsidP="00D936BE">
      <w:pPr>
        <w:rPr>
          <w:lang w:val="en-IE"/>
        </w:rPr>
      </w:pPr>
    </w:p>
    <w:p w14:paraId="0F140914" w14:textId="3AE4A410" w:rsidR="00C82B58" w:rsidRDefault="00C82B58" w:rsidP="00C82B58">
      <w:pPr>
        <w:pStyle w:val="Heading2"/>
        <w:rPr>
          <w:lang w:val="en-IE"/>
        </w:rPr>
      </w:pPr>
      <w:r>
        <w:rPr>
          <w:lang w:val="en-IE"/>
        </w:rPr>
        <w:t>Defining the problem domain</w:t>
      </w:r>
    </w:p>
    <w:p w14:paraId="6C09DBFB" w14:textId="5FE3E831" w:rsidR="00B15A07" w:rsidRPr="00B15A07" w:rsidRDefault="00C82B58" w:rsidP="00B15A07">
      <w:r>
        <w:rPr>
          <w:lang w:val="en-IE"/>
        </w:rPr>
        <w:t xml:space="preserve">Not much work was needed to adapt the ACO technique to </w:t>
      </w:r>
      <w:r w:rsidR="00282617">
        <w:rPr>
          <w:lang w:val="en-IE"/>
        </w:rPr>
        <w:t>fit the TSP because it was designed to tackle this sort of graph-based problem in the first place.</w:t>
      </w:r>
      <w:r w:rsidR="007D68F4">
        <w:rPr>
          <w:lang w:val="en-IE"/>
        </w:rPr>
        <w:t xml:space="preserve"> The algorithm needs the problem to be represented as a list of edges for the ants to travers</w:t>
      </w:r>
      <w:r w:rsidR="00925B42">
        <w:rPr>
          <w:lang w:val="en-IE"/>
        </w:rPr>
        <w:t>e</w:t>
      </w:r>
      <w:r w:rsidR="007D68F4">
        <w:rPr>
          <w:lang w:val="en-IE"/>
        </w:rPr>
        <w:t xml:space="preserve"> and deposit pheromone on. For this, two matrixes were implemented, one to store the distances between cities and </w:t>
      </w:r>
      <w:r w:rsidR="00CF58EA">
        <w:rPr>
          <w:lang w:val="en-IE"/>
        </w:rPr>
        <w:t>another for the pheromones</w:t>
      </w:r>
      <w:r w:rsidR="007D68F4">
        <w:rPr>
          <w:lang w:val="en-IE"/>
        </w:rPr>
        <w:t xml:space="preserve">. The row and column indexes </w:t>
      </w:r>
      <w:r w:rsidR="00CF58EA">
        <w:rPr>
          <w:lang w:val="en-IE"/>
        </w:rPr>
        <w:t>for</w:t>
      </w:r>
      <w:r w:rsidR="007D68F4">
        <w:rPr>
          <w:lang w:val="en-IE"/>
        </w:rPr>
        <w:t xml:space="preserve"> both </w:t>
      </w:r>
      <w:r w:rsidR="00CF58EA">
        <w:rPr>
          <w:lang w:val="en-IE"/>
        </w:rPr>
        <w:t>tables represent the ‘to’ and ‘from’ cities that the edge occurs on</w:t>
      </w:r>
      <w:r w:rsidR="00DB6314">
        <w:rPr>
          <w:lang w:val="en-IE"/>
        </w:rPr>
        <w:t>,</w:t>
      </w:r>
      <w:r w:rsidR="00CF58EA">
        <w:rPr>
          <w:lang w:val="en-IE"/>
        </w:rPr>
        <w:t xml:space="preserve"> and the </w:t>
      </w:r>
      <w:r w:rsidR="00DB6314">
        <w:rPr>
          <w:lang w:val="en-IE"/>
        </w:rPr>
        <w:t xml:space="preserve">matrix </w:t>
      </w:r>
      <w:r w:rsidR="00CF58EA">
        <w:rPr>
          <w:lang w:val="en-IE"/>
        </w:rPr>
        <w:t>cell</w:t>
      </w:r>
      <w:r w:rsidR="00DB6314">
        <w:rPr>
          <w:lang w:val="en-IE"/>
        </w:rPr>
        <w:t xml:space="preserve">s represent the edges containing the </w:t>
      </w:r>
      <w:r w:rsidR="00CF58EA">
        <w:rPr>
          <w:lang w:val="en-IE"/>
        </w:rPr>
        <w:t>information that the matrix stores for that edge.</w:t>
      </w:r>
      <w:r w:rsidR="00DB2DDD">
        <w:rPr>
          <w:lang w:val="en-IE"/>
        </w:rPr>
        <w:t xml:space="preserve"> </w:t>
      </w:r>
      <w:r w:rsidR="005C1073">
        <w:rPr>
          <w:lang w:val="en-IE"/>
        </w:rPr>
        <w:t>The TSP used in this project was an undirected graph of city vertices allowing edge connections between any two cities</w:t>
      </w:r>
      <w:r w:rsidR="003C4A51">
        <w:rPr>
          <w:lang w:val="en-IE"/>
        </w:rPr>
        <w:t>.</w:t>
      </w:r>
      <w:r w:rsidR="005C1073">
        <w:rPr>
          <w:lang w:val="en-IE"/>
        </w:rPr>
        <w:t xml:space="preserve"> </w:t>
      </w:r>
      <w:r w:rsidR="003C4A51">
        <w:rPr>
          <w:lang w:val="en-IE"/>
        </w:rPr>
        <w:t>S</w:t>
      </w:r>
      <w:r w:rsidR="005C1073">
        <w:rPr>
          <w:lang w:val="en-IE"/>
        </w:rPr>
        <w:t>o, a</w:t>
      </w:r>
      <w:r w:rsidR="00925B42">
        <w:rPr>
          <w:lang w:val="en-IE"/>
        </w:rPr>
        <w:t>ny</w:t>
      </w:r>
      <w:r w:rsidR="005C1073">
        <w:rPr>
          <w:lang w:val="en-IE"/>
        </w:rPr>
        <w:t xml:space="preserve"> matrix </w:t>
      </w:r>
      <w:r w:rsidR="000F43E1">
        <w:rPr>
          <w:lang w:val="en-IE"/>
        </w:rPr>
        <w:t xml:space="preserve">storing information for this </w:t>
      </w:r>
      <w:r w:rsidR="00306501">
        <w:rPr>
          <w:lang w:val="en-IE"/>
        </w:rPr>
        <w:t>study</w:t>
      </w:r>
      <w:r w:rsidR="000F43E1">
        <w:rPr>
          <w:lang w:val="en-IE"/>
        </w:rPr>
        <w:t xml:space="preserve"> would be </w:t>
      </w:r>
      <w:r w:rsidR="003C4A51">
        <w:rPr>
          <w:lang w:val="en-IE"/>
        </w:rPr>
        <w:t>s</w:t>
      </w:r>
      <w:r w:rsidR="000F43E1">
        <w:rPr>
          <w:lang w:val="en-IE"/>
        </w:rPr>
        <w:t>ymmetri</w:t>
      </w:r>
      <w:r w:rsidR="003C4A51">
        <w:rPr>
          <w:lang w:val="en-IE"/>
        </w:rPr>
        <w:t>c</w:t>
      </w:r>
      <w:r w:rsidR="00925B42">
        <w:rPr>
          <w:lang w:val="en-IE"/>
        </w:rPr>
        <w:t xml:space="preserve">, </w:t>
      </w:r>
      <w:r w:rsidR="000F43E1">
        <w:rPr>
          <w:lang w:val="en-IE"/>
        </w:rPr>
        <w:t>where either the row or the column may be used to represent the ‘from’ or ‘to’ cities for each edge on the graph (</w:t>
      </w:r>
      <w:proofErr w:type="gramStart"/>
      <w:r w:rsidR="000F43E1">
        <w:rPr>
          <w:lang w:val="en-IE"/>
        </w:rPr>
        <w:t>as long as</w:t>
      </w:r>
      <w:proofErr w:type="gramEnd"/>
      <w:r w:rsidR="000F43E1">
        <w:rPr>
          <w:lang w:val="en-IE"/>
        </w:rPr>
        <w:t xml:space="preserve"> the row and column are not both used to represent the same </w:t>
      </w:r>
      <w:r w:rsidR="003C4A51">
        <w:rPr>
          <w:lang w:val="en-IE"/>
        </w:rPr>
        <w:t>choice</w:t>
      </w:r>
      <w:r w:rsidR="000F43E1">
        <w:rPr>
          <w:lang w:val="en-IE"/>
        </w:rPr>
        <w:t>).</w:t>
      </w:r>
      <w:r w:rsidR="00B15A07" w:rsidRPr="00B15A07">
        <w:t xml:space="preserve"> </w:t>
      </w:r>
    </w:p>
    <w:p w14:paraId="7076D958" w14:textId="51492E7C" w:rsidR="00C82B58" w:rsidRPr="00B15A07" w:rsidRDefault="00C82B58" w:rsidP="00C82B58"/>
    <w:p w14:paraId="64EE8B26" w14:textId="77777777" w:rsidR="00DB2DDD" w:rsidRDefault="00DB2DDD" w:rsidP="00DB2DDD">
      <w:pPr>
        <w:keepNext/>
        <w:jc w:val="center"/>
      </w:pPr>
      <w:r w:rsidRPr="00DB2DDD">
        <w:rPr>
          <w:noProof/>
          <w:lang w:val="en-IE"/>
        </w:rPr>
        <w:drawing>
          <wp:inline distT="0" distB="0" distL="0" distR="0" wp14:anchorId="49AB43D0" wp14:editId="5A100AE4">
            <wp:extent cx="3755914" cy="3267075"/>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0"/>
                    <a:stretch>
                      <a:fillRect/>
                    </a:stretch>
                  </pic:blipFill>
                  <pic:spPr>
                    <a:xfrm>
                      <a:off x="0" y="0"/>
                      <a:ext cx="3757562" cy="3268509"/>
                    </a:xfrm>
                    <a:prstGeom prst="rect">
                      <a:avLst/>
                    </a:prstGeom>
                  </pic:spPr>
                </pic:pic>
              </a:graphicData>
            </a:graphic>
          </wp:inline>
        </w:drawing>
      </w:r>
    </w:p>
    <w:p w14:paraId="2AC10E8D" w14:textId="1581742D" w:rsidR="00B15A07" w:rsidRDefault="00DB2DDD" w:rsidP="00B15A07">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Example </w:t>
      </w:r>
      <w:r w:rsidR="004B385B">
        <w:t>M</w:t>
      </w:r>
      <w:r>
        <w:t xml:space="preserve">atrix for </w:t>
      </w:r>
      <w:r w:rsidR="00925B42">
        <w:t xml:space="preserve">a </w:t>
      </w:r>
      <w:r>
        <w:t>map with 5 cities</w:t>
      </w:r>
      <w:r w:rsidR="004B385B">
        <w:t xml:space="preserve"> storing the distances of each edge</w:t>
      </w:r>
    </w:p>
    <w:p w14:paraId="0F199515" w14:textId="54F17555" w:rsidR="00AA2D7A" w:rsidRDefault="005B1CD8" w:rsidP="003C4A51">
      <w:pPr>
        <w:rPr>
          <w:lang w:val="en-IE"/>
        </w:rPr>
      </w:pPr>
      <w:r>
        <w:rPr>
          <w:lang w:val="en-IE"/>
        </w:rPr>
        <w:t>As the algorithm runs, each ant’s task is to construct solutions</w:t>
      </w:r>
      <w:r w:rsidR="00994FFA">
        <w:rPr>
          <w:lang w:val="en-IE"/>
        </w:rPr>
        <w:t xml:space="preserv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994FFA">
        <w:rPr>
          <w:lang w:val="en-IE"/>
        </w:rPr>
        <w:t>)</w:t>
      </w:r>
      <w:r>
        <w:rPr>
          <w:lang w:val="en-IE"/>
        </w:rPr>
        <w:t xml:space="preserve"> to the TSP. In this </w:t>
      </w:r>
      <w:r w:rsidR="00306501">
        <w:rPr>
          <w:lang w:val="en-IE"/>
        </w:rPr>
        <w:t>study</w:t>
      </w:r>
      <w:r>
        <w:rPr>
          <w:lang w:val="en-IE"/>
        </w:rPr>
        <w:t xml:space="preserve">, th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Pr>
          <w:lang w:val="en-IE"/>
        </w:rPr>
        <w:t xml:space="preserve"> is a sequence of cities </w:t>
      </w:r>
      <w:r w:rsidR="00AD43EC">
        <w:rPr>
          <w:lang w:val="en-IE"/>
        </w:rPr>
        <w:t>stored in the order they should be visited and at the end of each iteration of solution building, the pheromone table will be updated based on the</w:t>
      </w:r>
      <w:r w:rsidR="003534AB">
        <w:rPr>
          <w:lang w:val="en-IE"/>
        </w:rPr>
        <w:t>se</w:t>
      </w:r>
      <w:r w:rsidR="00AD43EC">
        <w:rPr>
          <w:lang w:val="en-IE"/>
        </w:rPr>
        <w:t xml:space="preserve"> solution</w:t>
      </w:r>
      <w:r w:rsidR="00B0049C">
        <w:rPr>
          <w:lang w:val="en-IE"/>
        </w:rPr>
        <w:t>s</w:t>
      </w:r>
      <w:r w:rsidR="00AD43EC">
        <w:rPr>
          <w:lang w:val="en-IE"/>
        </w:rPr>
        <w:t>. T</w:t>
      </w:r>
      <w:r w:rsidR="00151684">
        <w:rPr>
          <w:lang w:val="en-IE"/>
        </w:rPr>
        <w:t>he</w:t>
      </w:r>
      <w:r w:rsidR="00BB34D3">
        <w:rPr>
          <w:lang w:val="en-IE"/>
        </w:rPr>
        <w:t xml:space="preserve"> score of any </w:t>
      </w:r>
      <w:r w:rsidR="00151684">
        <w:rPr>
          <w:lang w:val="en-IE"/>
        </w:rPr>
        <w:t xml:space="preserve">solution </w:t>
      </w:r>
      <w:r w:rsidR="00BB34D3">
        <w:rPr>
          <w:lang w:val="en-IE"/>
        </w:rPr>
        <w:t xml:space="preserve">presented </w:t>
      </w:r>
      <w:r>
        <w:rPr>
          <w:lang w:val="en-IE"/>
        </w:rPr>
        <w:t>in</w:t>
      </w:r>
      <w:r w:rsidR="00BB34D3">
        <w:rPr>
          <w:lang w:val="en-IE"/>
        </w:rPr>
        <w:t xml:space="preserve"> the algorithm is the inverse of the total sum of distances traverse</w:t>
      </w:r>
      <w:r w:rsidR="00925B42">
        <w:rPr>
          <w:lang w:val="en-IE"/>
        </w:rPr>
        <w:t>d</w:t>
      </w:r>
      <w:r w:rsidR="00BB34D3">
        <w:rPr>
          <w:lang w:val="en-IE"/>
        </w:rPr>
        <w:t xml:space="preserve"> in that route</w:t>
      </w:r>
      <w:r w:rsidR="00AA2D7A">
        <w:rPr>
          <w:lang w:val="en-IE"/>
        </w:rPr>
        <w:t>:</w:t>
      </w:r>
    </w:p>
    <w:p w14:paraId="325DA836" w14:textId="24F682F9" w:rsidR="00AA2D7A" w:rsidRPr="00AA2D7A" w:rsidRDefault="008E1CFE" w:rsidP="00AA2D7A">
      <w:pPr>
        <w:jc w:val="center"/>
        <w:rPr>
          <w:sz w:val="32"/>
          <w:szCs w:val="32"/>
          <w:lang w:val="en-IE"/>
        </w:rPr>
      </w:pPr>
      <m:oMathPara>
        <m:oMath>
          <m:sSup>
            <m:sSupPr>
              <m:ctrlPr>
                <w:rPr>
                  <w:rFonts w:ascii="Cambria Math" w:hAnsi="Cambria Math"/>
                  <w:i/>
                  <w:sz w:val="32"/>
                  <w:szCs w:val="32"/>
                  <w:lang w:val="en-IE"/>
                </w:rPr>
              </m:ctrlPr>
            </m:sSupPr>
            <m:e>
              <m:r>
                <w:rPr>
                  <w:rFonts w:ascii="Cambria Math" w:hAnsi="Cambria Math"/>
                  <w:sz w:val="32"/>
                  <w:szCs w:val="32"/>
                  <w:lang w:val="en-IE"/>
                </w:rPr>
                <m:t>S</m:t>
              </m:r>
            </m:e>
            <m:sup>
              <m:r>
                <w:rPr>
                  <w:rFonts w:ascii="Cambria Math" w:hAnsi="Cambria Math"/>
                  <w:sz w:val="32"/>
                  <w:szCs w:val="32"/>
                  <w:lang w:val="en-IE"/>
                </w:rPr>
                <m:t>'</m:t>
              </m:r>
            </m:sup>
          </m:sSup>
          <m:r>
            <w:rPr>
              <w:rFonts w:ascii="Cambria Math" w:hAnsi="Cambria Math"/>
              <w:sz w:val="32"/>
              <w:szCs w:val="32"/>
              <w:lang w:val="en-IE"/>
            </w:rPr>
            <m:t>=</m:t>
          </m:r>
          <m:f>
            <m:fPr>
              <m:ctrlPr>
                <w:rPr>
                  <w:rFonts w:ascii="Cambria Math" w:hAnsi="Cambria Math"/>
                  <w:i/>
                  <w:sz w:val="32"/>
                  <w:szCs w:val="32"/>
                  <w:lang w:val="en-IE"/>
                </w:rPr>
              </m:ctrlPr>
            </m:fPr>
            <m:num>
              <m:r>
                <w:rPr>
                  <w:rFonts w:ascii="Cambria Math" w:hAnsi="Cambria Math"/>
                  <w:sz w:val="32"/>
                  <w:szCs w:val="32"/>
                  <w:lang w:val="en-IE"/>
                </w:rPr>
                <m:t>1</m:t>
              </m:r>
            </m:num>
            <m:den>
              <m:nary>
                <m:naryPr>
                  <m:chr m:val="∑"/>
                  <m:limLoc m:val="subSup"/>
                  <m:supHide m:val="1"/>
                  <m:ctrlPr>
                    <w:rPr>
                      <w:rFonts w:ascii="Cambria Math" w:hAnsi="Cambria Math"/>
                      <w:i/>
                      <w:sz w:val="32"/>
                      <w:szCs w:val="32"/>
                      <w:lang w:val="en-IE"/>
                    </w:rPr>
                  </m:ctrlPr>
                </m:naryPr>
                <m:sub>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r>
                    <w:rPr>
                      <w:rFonts w:ascii="Cambria Math" w:hAnsi="Cambria Math"/>
                      <w:sz w:val="32"/>
                      <w:szCs w:val="32"/>
                      <w:lang w:val="en-IE"/>
                    </w:rPr>
                    <m:t>∈D</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e>
              </m:nary>
            </m:den>
          </m:f>
        </m:oMath>
      </m:oMathPara>
    </w:p>
    <w:p w14:paraId="407B7087" w14:textId="1D943283" w:rsidR="00BB34D3" w:rsidRPr="00BB34D3" w:rsidRDefault="00BB34D3" w:rsidP="003C4A51">
      <w:pPr>
        <w:rPr>
          <w:lang w:val="en-IE"/>
        </w:rPr>
      </w:pPr>
      <w:r>
        <w:rPr>
          <w:lang w:val="en-IE"/>
        </w:rPr>
        <w:t xml:space="preserve">where </w:t>
      </w:r>
      <m:oMath>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r>
          <w:rPr>
            <w:rFonts w:ascii="Cambria Math" w:hAnsi="Cambria Math"/>
            <w:lang w:val="en-IE"/>
          </w:rPr>
          <m:t xml:space="preserve"> </m:t>
        </m:r>
      </m:oMath>
      <w:r>
        <w:rPr>
          <w:lang w:val="en-IE"/>
        </w:rPr>
        <w:t xml:space="preserve">means the distance </w:t>
      </w:r>
      <w:r w:rsidR="00385869">
        <w:rPr>
          <w:lang w:val="en-IE"/>
        </w:rPr>
        <w:t xml:space="preserve">between cities </w:t>
      </w:r>
      <m:oMath>
        <m:r>
          <w:rPr>
            <w:rFonts w:ascii="Cambria Math" w:hAnsi="Cambria Math"/>
            <w:lang w:val="en-IE"/>
          </w:rPr>
          <m:t>i</m:t>
        </m:r>
      </m:oMath>
      <w:r w:rsidR="00385869">
        <w:rPr>
          <w:lang w:val="en-IE"/>
        </w:rPr>
        <w:t xml:space="preserve"> and </w:t>
      </w:r>
      <m:oMath>
        <m:r>
          <w:rPr>
            <w:rFonts w:ascii="Cambria Math" w:hAnsi="Cambria Math"/>
            <w:lang w:val="en-IE"/>
          </w:rPr>
          <m:t>j</m:t>
        </m:r>
      </m:oMath>
      <w:r w:rsidR="005B1CD8">
        <w:rPr>
          <w:iCs/>
          <w:lang w:val="en-IE"/>
        </w:rPr>
        <w:t>,</w:t>
      </w:r>
      <w:r w:rsidR="00151684">
        <w:rPr>
          <w:lang w:val="en-IE"/>
        </w:rPr>
        <w:t xml:space="preserve"> </w:t>
      </w:r>
      <m:oMath>
        <m:r>
          <w:rPr>
            <w:rFonts w:ascii="Cambria Math" w:hAnsi="Cambria Math"/>
            <w:lang w:val="en-IE"/>
          </w:rPr>
          <m:t>D</m:t>
        </m:r>
        <m:d>
          <m:dPr>
            <m:ctrlPr>
              <w:rPr>
                <w:rFonts w:ascii="Cambria Math" w:hAnsi="Cambria Math"/>
                <w:lang w:val="en-IE"/>
              </w:rPr>
            </m:ctrlPr>
          </m:d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d>
      </m:oMath>
      <w:r w:rsidR="00151684">
        <w:rPr>
          <w:lang w:val="en-IE"/>
        </w:rPr>
        <w:t xml:space="preserve">is a set recording the distances </w:t>
      </w:r>
      <w:r w:rsidR="00925B42">
        <w:rPr>
          <w:lang w:val="en-IE"/>
        </w:rPr>
        <w:t>between</w:t>
      </w:r>
      <w:r w:rsidR="00151684">
        <w:rPr>
          <w:lang w:val="en-IE"/>
        </w:rPr>
        <w:t xml:space="preserve"> each edge in the proposed solution</w:t>
      </w:r>
      <w:r w:rsidR="00925B42">
        <w:rPr>
          <w:lang w:val="en-IE"/>
        </w:rPr>
        <w:t xml:space="preserve"> sequence</w:t>
      </w:r>
      <w:r w:rsidR="003534AB">
        <w:rPr>
          <w:lang w:val="en-IE"/>
        </w:rPr>
        <w:t xml:space="preserve"> </w:t>
      </w:r>
      <m:oMath>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oMath>
      <w:r w:rsidR="009674F9">
        <w:rPr>
          <w:lang w:val="en-IE"/>
        </w:rPr>
        <w:t xml:space="preserve"> (which can </w:t>
      </w:r>
      <w:r w:rsidR="00925B42">
        <w:rPr>
          <w:lang w:val="en-IE"/>
        </w:rPr>
        <w:t>each</w:t>
      </w:r>
      <w:r w:rsidR="009674F9">
        <w:rPr>
          <w:lang w:val="en-IE"/>
        </w:rPr>
        <w:t xml:space="preserve"> be attained from the distance matrix)</w:t>
      </w:r>
      <w:r w:rsidR="00832D8D">
        <w:rPr>
          <w:lang w:val="en-IE"/>
        </w:rPr>
        <w:t>,</w:t>
      </w:r>
      <w:r w:rsidR="003534AB">
        <w:rPr>
          <w:lang w:val="en-IE"/>
        </w:rPr>
        <w:t xml:space="preserve"> including </w:t>
      </w:r>
      <w:commentRangeStart w:id="0"/>
      <w:r w:rsidR="009674F9">
        <w:rPr>
          <w:lang w:val="en-IE"/>
        </w:rPr>
        <w:t xml:space="preserve">condition2 </w:t>
      </w:r>
      <w:commentRangeEnd w:id="0"/>
      <w:r w:rsidR="009674F9">
        <w:rPr>
          <w:rStyle w:val="CommentReference"/>
        </w:rPr>
        <w:commentReference w:id="0"/>
      </w:r>
      <w:r w:rsidR="009674F9">
        <w:rPr>
          <w:lang w:val="en-IE"/>
        </w:rPr>
        <w:t>of the TSP: the loop back to start. T</w:t>
      </w:r>
      <w:r w:rsidR="003534AB">
        <w:rPr>
          <w:lang w:val="en-IE"/>
        </w:rPr>
        <w:t xml:space="preserve">he round trip back to </w:t>
      </w:r>
      <w:r w:rsidR="00832D8D">
        <w:rPr>
          <w:lang w:val="en-IE"/>
        </w:rPr>
        <w:t>the starting city</w:t>
      </w:r>
      <w:r w:rsidR="00B0049C">
        <w:rPr>
          <w:lang w:val="en-IE"/>
        </w:rPr>
        <w:t xml:space="preserve"> </w:t>
      </w:r>
      <w:r w:rsidR="00925B42">
        <w:rPr>
          <w:lang w:val="en-IE"/>
        </w:rPr>
        <w:t>a</w:t>
      </w:r>
      <w:r w:rsidR="00385869">
        <w:rPr>
          <w:lang w:val="en-IE"/>
        </w:rPr>
        <w:t xml:space="preserve">lso needed </w:t>
      </w:r>
      <w:r w:rsidR="00AA2D7A">
        <w:rPr>
          <w:lang w:val="en-IE"/>
        </w:rPr>
        <w:t>is a method to calculate</w:t>
      </w:r>
      <w:r w:rsidR="00385869">
        <w:rPr>
          <w:lang w:val="en-IE"/>
        </w:rPr>
        <w:t xml:space="preserve"> the scores of individual edges </w:t>
      </w:r>
      <w:r w:rsidR="00AA2D7A">
        <w:rPr>
          <w:lang w:val="en-IE"/>
        </w:rPr>
        <w:t>to be used as an assignable heuristic value for the edge</w:t>
      </w:r>
      <w:r w:rsidR="00385869">
        <w:rPr>
          <w:lang w:val="en-IE"/>
        </w:rPr>
        <w:t xml:space="preserve"> </w:t>
      </w:r>
      <m:oMath>
        <m:sSubSup>
          <m:sSubSupPr>
            <m:ctrlPr>
              <w:rPr>
                <w:rFonts w:ascii="Cambria Math" w:hAnsi="Cambria Math"/>
                <w:i/>
                <w:lang w:val="en-IE"/>
              </w:rPr>
            </m:ctrlPr>
          </m:sSubSupPr>
          <m:e>
            <m:r>
              <w:rPr>
                <w:rFonts w:ascii="Cambria Math" w:hAnsi="Cambria Math"/>
                <w:lang w:val="en-IE"/>
              </w:rPr>
              <m:t>d</m:t>
            </m:r>
          </m:e>
          <m:sub>
            <m:r>
              <w:rPr>
                <w:rFonts w:ascii="Cambria Math" w:hAnsi="Cambria Math"/>
                <w:lang w:val="en-IE"/>
              </w:rPr>
              <m:t>ij</m:t>
            </m:r>
          </m:sub>
          <m:sup>
            <m:r>
              <w:rPr>
                <w:rFonts w:ascii="Cambria Math" w:hAnsi="Cambria Math"/>
                <w:lang w:val="en-IE"/>
              </w:rPr>
              <m:t>'</m:t>
            </m:r>
          </m:sup>
        </m:sSubSup>
        <m:r>
          <w:rPr>
            <w:rFonts w:ascii="Cambria Math" w:hAnsi="Cambria Math"/>
            <w:lang w:val="en-IE"/>
          </w:rPr>
          <m:t>=</m:t>
        </m:r>
        <m:f>
          <m:fPr>
            <m:ctrlPr>
              <w:rPr>
                <w:rFonts w:ascii="Cambria Math" w:hAnsi="Cambria Math"/>
                <w:i/>
                <w:lang w:val="en-IE"/>
              </w:rPr>
            </m:ctrlPr>
          </m:fPr>
          <m:num>
            <m:r>
              <w:rPr>
                <w:rFonts w:ascii="Cambria Math" w:hAnsi="Cambria Math"/>
                <w:lang w:val="en-IE"/>
              </w:rPr>
              <m:t>1</m:t>
            </m:r>
          </m:num>
          <m:den>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den>
        </m:f>
      </m:oMath>
      <w:r w:rsidR="00385869">
        <w:rPr>
          <w:lang w:val="en-IE"/>
        </w:rPr>
        <w:t>.</w:t>
      </w:r>
    </w:p>
    <w:p w14:paraId="38397838" w14:textId="44E6DF10" w:rsidR="00791241" w:rsidRPr="0058200B" w:rsidRDefault="00791241" w:rsidP="00791241">
      <w:pPr>
        <w:pStyle w:val="Heading3"/>
        <w:rPr>
          <w:rFonts w:ascii="Arial" w:eastAsiaTheme="minorEastAsia" w:hAnsi="Arial" w:cs="Arial"/>
          <w:b w:val="0"/>
          <w:bCs w:val="0"/>
          <w:color w:val="auto"/>
          <w:sz w:val="24"/>
          <w:szCs w:val="24"/>
        </w:rPr>
      </w:pPr>
      <w:r w:rsidRPr="00452714">
        <w:t>Initial</w:t>
      </w:r>
      <w:r w:rsidR="00B15A07">
        <w:t>ization</w:t>
      </w:r>
    </w:p>
    <w:p w14:paraId="1755F392" w14:textId="01FA0A8E" w:rsidR="00BD1AA4" w:rsidRDefault="0058200B" w:rsidP="00BD1AA4">
      <w:r>
        <w:t xml:space="preserve">The pheromone and distance matrix sizes should be set to </w:t>
      </w:r>
      <m:oMath>
        <m:r>
          <w:rPr>
            <w:rFonts w:ascii="Cambria Math" w:hAnsi="Cambria Math"/>
          </w:rPr>
          <m:t>n</m:t>
        </m:r>
        <m:r>
          <m:rPr>
            <m:sty m:val="p"/>
          </m:rPr>
          <w:rPr>
            <w:rFonts w:ascii="Cambria Math" w:hAnsi="Cambria Math"/>
          </w:rPr>
          <m:t>*</m:t>
        </m:r>
        <m:r>
          <w:rPr>
            <w:rFonts w:ascii="Cambria Math" w:hAnsi="Cambria Math"/>
          </w:rPr>
          <m:t>n</m:t>
        </m:r>
      </m:oMath>
      <w:r>
        <w:t>, where</w:t>
      </w:r>
      <w:r w:rsidRPr="0058200B">
        <w:t xml:space="preserve"> </w:t>
      </w:r>
      <m:oMath>
        <m:r>
          <w:rPr>
            <w:rFonts w:ascii="Cambria Math" w:hAnsi="Cambria Math"/>
          </w:rPr>
          <m:t>n</m:t>
        </m:r>
      </m:oMath>
      <w:r w:rsidRPr="0058200B">
        <w:t xml:space="preserve"> is the</w:t>
      </w:r>
      <w:r>
        <w:rPr>
          <w:rFonts w:ascii="Cambria Math" w:hAnsi="Cambria Math"/>
          <w:i/>
        </w:rPr>
        <w:t xml:space="preserve"> </w:t>
      </w:r>
      <w:r>
        <w:t xml:space="preserve">number of cities on the map. </w:t>
      </w:r>
      <w:r w:rsidR="00BD1AA4">
        <w:t xml:space="preserve">The pheromone matrix should be initialized </w:t>
      </w:r>
      <w:r w:rsidR="00832D8D">
        <w:t>with</w:t>
      </w:r>
      <w:r w:rsidR="00BD1AA4">
        <w:t xml:space="preserve"> trivially small but non-zero </w:t>
      </w:r>
      <w:r w:rsidR="00832D8D">
        <w:t>values</w:t>
      </w:r>
      <w:r w:rsidR="00BD1AA4">
        <w:t xml:space="preserve"> to retain calculational integrity (no divide by zeros) and the values in </w:t>
      </w:r>
      <w:r w:rsidR="00925B42">
        <w:t xml:space="preserve">the </w:t>
      </w:r>
      <w:r w:rsidR="00BD1AA4">
        <w:t xml:space="preserve">distance table should be calculated based on the distances between the vertexes on the map. In the algorithm, the ants developed would travel the graph using </w:t>
      </w:r>
      <w:r w:rsidR="00925B42">
        <w:t xml:space="preserve">the information stored in </w:t>
      </w:r>
      <w:r w:rsidR="00BD1AA4">
        <w:t>these matrixes for guidance and updating the values in the pheromone matrix after their solution is completed.</w:t>
      </w:r>
    </w:p>
    <w:p w14:paraId="2263DF5A" w14:textId="77777777" w:rsidR="00BD1AA4" w:rsidRDefault="00BD1AA4" w:rsidP="00BD1AA4"/>
    <w:p w14:paraId="005D9C4E" w14:textId="4E58621F" w:rsidR="00BD1AA4" w:rsidRDefault="00BD1AA4" w:rsidP="00BD1AA4">
      <w:pPr>
        <w:pStyle w:val="Heading3"/>
      </w:pPr>
      <w:r>
        <w:t>Ants</w:t>
      </w:r>
    </w:p>
    <w:p w14:paraId="0FC5BCA3" w14:textId="41817E72" w:rsidR="00791241" w:rsidRDefault="00CD3F5B" w:rsidP="00791241">
      <w:r>
        <w:t xml:space="preserve">For each iteration of the algorithm, the set of </w:t>
      </w:r>
      <w:r>
        <w:rPr>
          <w:i/>
          <w:iCs/>
        </w:rPr>
        <w:t>m</w:t>
      </w:r>
      <w:r>
        <w:t xml:space="preserve"> ants initially start with empty solutions </w:t>
      </w:r>
      <w:r w:rsidR="006B766D">
        <w:t>and are each given a random starting city</w:t>
      </w:r>
      <w:r w:rsidR="0058200B">
        <w:t xml:space="preserve"> </w:t>
      </w:r>
      <m:oMath>
        <m:r>
          <w:rPr>
            <w:rFonts w:ascii="Cambria Math" w:hAnsi="Cambria Math"/>
          </w:rPr>
          <m:t>i</m:t>
        </m:r>
      </m:oMath>
      <w:r w:rsidR="006B766D">
        <w:t xml:space="preserve">, from which, to begin building their solutions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i</m:t>
            </m:r>
          </m:e>
        </m:d>
      </m:oMath>
      <w:r w:rsidRPr="0014492B">
        <w:t xml:space="preserve"> </w:t>
      </w:r>
      <w:r w:rsidR="0014492B">
        <w:rPr>
          <w:rFonts w:ascii="Cambria Math" w:hAnsi="Cambria Math" w:cs="Cambria Math"/>
        </w:rPr>
        <w:t xml:space="preserve">. </w:t>
      </w:r>
      <w:r w:rsidR="0014492B">
        <w:t xml:space="preserve">For each step in constructing a solution for </w:t>
      </w:r>
      <w:r w:rsidR="005D3773">
        <w:t>that</w:t>
      </w:r>
      <w:r w:rsidR="0014492B">
        <w:t xml:space="preserve"> iteration</w:t>
      </w:r>
      <w:r w:rsidR="005D3773">
        <w:t xml:space="preserve">, the ant </w:t>
      </w:r>
      <w:r w:rsidR="00C50023">
        <w:t xml:space="preserve">chooses the next valid city to visit </w:t>
      </w:r>
      <m:oMath>
        <m:r>
          <w:rPr>
            <w:rFonts w:ascii="Cambria Math" w:hAnsi="Cambria Math"/>
          </w:rPr>
          <m:t>j ϵ 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m:rPr>
            <m:sty m:val="p"/>
          </m:rPr>
          <w:rPr>
            <w:rFonts w:ascii="Cambria Math" w:hAnsi="Cambria Math" w:cs="Cambria Math"/>
            <w:color w:val="222222"/>
            <w:sz w:val="29"/>
            <w:szCs w:val="29"/>
            <w:shd w:val="clear" w:color="auto" w:fill="FFFFE0"/>
          </w:rPr>
          <m:t>⊆</m:t>
        </m:r>
        <m:r>
          <w:rPr>
            <w:rFonts w:ascii="Cambria Math" w:hAnsi="Cambria Math"/>
          </w:rPr>
          <m:t>C</m:t>
        </m:r>
      </m:oMath>
      <w:r w:rsidR="00162FDB">
        <w:rPr>
          <w:color w:val="222222"/>
          <w:sz w:val="29"/>
          <w:szCs w:val="29"/>
          <w:shd w:val="clear" w:color="auto" w:fill="FFFFE0"/>
        </w:rPr>
        <w:t>,</w:t>
      </w:r>
      <w:r w:rsidR="00C50023">
        <w:rPr>
          <w:color w:val="222222"/>
          <w:sz w:val="29"/>
          <w:szCs w:val="29"/>
          <w:shd w:val="clear" w:color="auto" w:fill="FFFFE0"/>
        </w:rPr>
        <w:t xml:space="preserve"> </w:t>
      </w:r>
      <w:r w:rsidR="00C50023" w:rsidRPr="00C50023">
        <w:t>and</w:t>
      </w:r>
      <w:r w:rsidR="00C50023">
        <w:t xml:space="preserve"> appends it to its current solution.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oMath>
      <w:r w:rsidR="00C50023">
        <w:t xml:space="preserve"> represents the list of valid cities that can be chosen based on the TSP </w:t>
      </w:r>
      <w:commentRangeStart w:id="1"/>
      <w:r w:rsidR="00C50023">
        <w:t>condition1</w:t>
      </w:r>
      <w:commentRangeEnd w:id="1"/>
      <w:r w:rsidR="00C50023">
        <w:rPr>
          <w:rStyle w:val="CommentReference"/>
        </w:rPr>
        <w:commentReference w:id="1"/>
      </w:r>
      <w:r w:rsidR="002F31F7">
        <w:t xml:space="preserve"> (no repeats) and it is a subset of the complete list of cities </w:t>
      </w:r>
      <w:r w:rsidR="00925B42">
        <w:t>o</w:t>
      </w:r>
      <w:r w:rsidR="002F31F7">
        <w:t xml:space="preserve">n the map </w:t>
      </w:r>
      <w:r w:rsidR="002F31F7" w:rsidRPr="002F31F7">
        <w:rPr>
          <w:i/>
          <w:iCs/>
        </w:rPr>
        <w:t>C</w:t>
      </w:r>
      <w:r w:rsidR="0071038E">
        <w:t xml:space="preserve">. </w:t>
      </w:r>
      <w:r w:rsidR="002F31F7">
        <w:t xml:space="preserve">If there are no more cities that can be visite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oMath>
      <w:r w:rsidR="002F31F7">
        <w:t xml:space="preserve">, </w:t>
      </w:r>
      <w:r w:rsidR="00925B42">
        <w:t xml:space="preserve">then </w:t>
      </w:r>
      <w:r w:rsidR="002F31F7">
        <w:t xml:space="preserve">the </w:t>
      </w:r>
      <w:r w:rsidR="0082115A">
        <w:t xml:space="preserve">ant’s </w:t>
      </w:r>
      <w:r w:rsidR="002F31F7">
        <w:t>solution is</w:t>
      </w:r>
      <w:r w:rsidR="0082115A">
        <w:t xml:space="preserve"> complete</w:t>
      </w:r>
      <w:r w:rsidR="00C31565">
        <w:t xml:space="preserve"> and ready to be assessed</w:t>
      </w:r>
      <w:r w:rsidR="0058200B">
        <w:t>.</w:t>
      </w:r>
    </w:p>
    <w:p w14:paraId="4F305F66" w14:textId="0DC8BD5A" w:rsidR="00E36C1B" w:rsidRDefault="00E36C1B" w:rsidP="00791241"/>
    <w:p w14:paraId="6914CB62" w14:textId="4470B37A" w:rsidR="00E36C1B" w:rsidRPr="00E36C1B" w:rsidRDefault="00E36C1B" w:rsidP="003E566C">
      <w:pPr>
        <w:pStyle w:val="Heading4"/>
      </w:pPr>
      <w:r w:rsidRPr="00E36C1B">
        <w:t>Ant System</w:t>
      </w:r>
      <w:r w:rsidR="003E566C">
        <w:t xml:space="preserve"> (AS)</w:t>
      </w:r>
    </w:p>
    <w:p w14:paraId="644AD4A4" w14:textId="0790D3E1" w:rsidR="00672968" w:rsidRDefault="00672968" w:rsidP="00791241">
      <w:r>
        <w:t xml:space="preserve">There are a few ways in which the ant’s choice in cities can be influenced but the </w:t>
      </w:r>
      <w:r w:rsidR="00CD0C81">
        <w:t xml:space="preserve">most </w:t>
      </w:r>
      <w:r>
        <w:t>widely used rule</w:t>
      </w:r>
      <w:r w:rsidR="00E36C1B">
        <w:t xml:space="preserve">, taking its inspiration from the </w:t>
      </w:r>
      <w:r w:rsidR="00925B42">
        <w:t xml:space="preserve">mathematical </w:t>
      </w:r>
      <w:r w:rsidR="00E36C1B">
        <w:t xml:space="preserve">model proposed by </w:t>
      </w:r>
      <w:r w:rsidR="00E36C1B" w:rsidRPr="009A0101">
        <w:t>Goss et al.</w:t>
      </w:r>
      <w:r w:rsidR="00E36C1B">
        <w:fldChar w:fldCharType="begin"/>
      </w:r>
      <w:r w:rsidR="00ED46FA">
        <w:instrText xml:space="preserve"> ADDIN ZOTERO_ITEM CSL_CITATION {"citationID":"8cg4WB9u","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E36C1B">
        <w:fldChar w:fldCharType="separate"/>
      </w:r>
      <w:r w:rsidR="00E36C1B" w:rsidRPr="009A0101">
        <w:t>(1989)</w:t>
      </w:r>
      <w:r w:rsidR="00E36C1B">
        <w:fldChar w:fldCharType="end"/>
      </w:r>
      <w:r w:rsidR="00E36C1B">
        <w:t>,</w:t>
      </w:r>
      <w:r>
        <w:t xml:space="preserve"> is that of the </w:t>
      </w:r>
      <w:r w:rsidR="00E36C1B">
        <w:t>first proposed algorithm</w:t>
      </w:r>
      <w:r w:rsidR="00925B42">
        <w:t xml:space="preserve"> model</w:t>
      </w:r>
      <w:r w:rsidR="00E36C1B">
        <w:t xml:space="preserve">: the </w:t>
      </w:r>
      <w:r w:rsidRPr="00672968">
        <w:rPr>
          <w:i/>
          <w:iCs/>
        </w:rPr>
        <w:t>Ant System</w:t>
      </w:r>
      <w:r>
        <w:t xml:space="preserve"> </w:t>
      </w:r>
      <w:r>
        <w:fldChar w:fldCharType="begin"/>
      </w:r>
      <w:r w:rsidR="00A80772">
        <w:instrText xml:space="preserve"> ADDIN ZOTERO_ITEM CSL_CITATION {"citationID":"DE0j0udC","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fldChar w:fldCharType="separate"/>
      </w:r>
      <w:r w:rsidR="00A80772" w:rsidRPr="00A80772">
        <w:t>(Dorigo et al., 2006; Dorigo &amp; Stützle, 2019)</w:t>
      </w:r>
      <w:r>
        <w:fldChar w:fldCharType="end"/>
      </w:r>
      <w:r w:rsidR="00E36C1B">
        <w:t>:</w:t>
      </w:r>
    </w:p>
    <w:p w14:paraId="6465543D" w14:textId="2E84D7F9" w:rsidR="00CD0C81" w:rsidRPr="004C5511" w:rsidRDefault="00A83D89" w:rsidP="00A83D89">
      <w:pPr>
        <w:jc w:val="center"/>
        <w:rPr>
          <w:rFonts w:ascii="Cambria Math" w:hAnsi="Cambria Math"/>
          <w:i/>
          <w:sz w:val="32"/>
          <w:szCs w:val="32"/>
          <w:lang w:val="en-IE"/>
        </w:rPr>
      </w:pPr>
      <m:oMathPara>
        <m:oMathParaPr>
          <m:jc m:val="center"/>
        </m:oMathParaPr>
        <m:oMath>
          <m:r>
            <w:rPr>
              <w:rFonts w:ascii="Cambria Math" w:hAnsi="Cambria Math"/>
              <w:sz w:val="32"/>
              <w:szCs w:val="32"/>
              <w:lang w:val="en-IE"/>
            </w:rPr>
            <m:t>p</m:t>
          </m:r>
          <m:d>
            <m:dPr>
              <m:endChr m:val="|"/>
              <m:ctrlPr>
                <w:rPr>
                  <w:rFonts w:ascii="Cambria Math" w:hAnsi="Cambria Math"/>
                  <w:i/>
                  <w:sz w:val="32"/>
                  <w:szCs w:val="32"/>
                  <w:lang w:val="en-IE"/>
                </w:rPr>
              </m:ctrlPr>
            </m:dPr>
            <m:e>
              <m:r>
                <w:rPr>
                  <w:rFonts w:ascii="Cambria Math" w:hAnsi="Cambria Math"/>
                  <w:sz w:val="32"/>
                  <w:szCs w:val="32"/>
                  <w:lang w:val="en-IE"/>
                </w:rPr>
                <m:t>j</m:t>
              </m:r>
            </m:e>
          </m:d>
          <m:r>
            <w:rPr>
              <w:rFonts w:ascii="Cambria Math" w:hAnsi="Cambria Math"/>
              <w:sz w:val="32"/>
              <w:szCs w:val="32"/>
              <w:lang w:val="en-IE"/>
            </w:rPr>
            <m:t>i)=</m:t>
          </m:r>
          <m:f>
            <m:fPr>
              <m:ctrlPr>
                <w:rPr>
                  <w:rFonts w:ascii="Cambria Math" w:hAnsi="Cambria Math"/>
                  <w:i/>
                  <w:sz w:val="32"/>
                  <w:szCs w:val="32"/>
                  <w:lang w:val="en-IE"/>
                </w:rPr>
              </m:ctrlPr>
            </m:fPr>
            <m:num>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w:rPr>
                      <w:rFonts w:ascii="Cambria Math" w:hAnsi="Cambria Math"/>
                      <w:sz w:val="32"/>
                      <w:szCs w:val="32"/>
                      <w:lang w:val="en-IE"/>
                    </w:rPr>
                    <m:t>j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e>
              </m:nary>
            </m:den>
          </m:f>
        </m:oMath>
      </m:oMathPara>
    </w:p>
    <w:p w14:paraId="1DC2C0C2" w14:textId="16073443" w:rsidR="001C63EA" w:rsidRDefault="00307597" w:rsidP="00874EF2">
      <m:oMath>
        <m:r>
          <w:rPr>
            <w:rFonts w:ascii="Cambria Math" w:hAnsi="Cambria Math"/>
          </w:rPr>
          <m:t>i</m:t>
        </m:r>
      </m:oMath>
      <w:r>
        <w:t xml:space="preserve"> is the </w:t>
      </w:r>
      <w:r w:rsidR="00E443F3">
        <w:t>ant’s current city position and the city listed</w:t>
      </w:r>
      <w:r w:rsidR="00925B42">
        <w:t xml:space="preserve"> at</w:t>
      </w:r>
      <w:r w:rsidR="00E443F3">
        <w:t xml:space="preserve"> the end of the current </w:t>
      </w:r>
      <w:r w:rsidR="00925B42">
        <w:t xml:space="preserve">solution </w:t>
      </w:r>
      <w:r w:rsidR="00E443F3">
        <w:t xml:space="preserve">se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E14997">
        <w:t>,</w:t>
      </w:r>
      <w:r w:rsidR="00486E82">
        <w:t xml:space="preserve"> and</w:t>
      </w:r>
      <w:r w:rsidR="00E443F3">
        <w:t xml:space="preserve"> </w:t>
      </w:r>
      <m:oMath>
        <m:r>
          <m:rPr>
            <m:sty m:val="p"/>
          </m:rPr>
          <w:rPr>
            <w:rFonts w:ascii="Cambria Math" w:hAnsi="Cambria Math"/>
          </w:rPr>
          <m:t>j</m:t>
        </m:r>
      </m:oMath>
      <w:r w:rsidR="00E443F3">
        <w:t xml:space="preserve"> </w:t>
      </w:r>
      <w:r w:rsidR="00486E82">
        <w:t xml:space="preserve">is </w:t>
      </w:r>
      <w:r w:rsidR="00E443F3">
        <w:t xml:space="preserve">a valid city </w:t>
      </w:r>
      <w:r w:rsidR="00E14997">
        <w:t xml:space="preserve">choice </w:t>
      </w:r>
      <w:r w:rsidR="00E443F3">
        <w:t xml:space="preserve">to </w:t>
      </w:r>
      <w:proofErr w:type="gramStart"/>
      <w:r w:rsidR="00E443F3">
        <w:t>visit</w:t>
      </w:r>
      <w:r w:rsidR="00486E82">
        <w:t>.</w:t>
      </w:r>
      <w:proofErr w:type="gramEnd"/>
      <w:r w:rsidR="00486E82">
        <w:t xml:space="preserve"> </w:t>
      </w:r>
      <m:oMath>
        <m:sSub>
          <m:sSubPr>
            <m:ctrlPr>
              <w:rPr>
                <w:rFonts w:ascii="Cambria Math" w:hAnsi="Cambria Math"/>
                <w:i/>
                <w:iCs/>
              </w:rPr>
            </m:ctrlPr>
          </m:sSubPr>
          <m:e>
            <m:r>
              <w:rPr>
                <w:rFonts w:ascii="Cambria Math" w:hAnsi="Cambria Math"/>
                <w:sz w:val="32"/>
                <w:szCs w:val="32"/>
                <w:lang w:val="en-IE"/>
              </w:rPr>
              <m:t>τ</m:t>
            </m:r>
          </m:e>
          <m:sub>
            <m:r>
              <w:rPr>
                <w:rFonts w:ascii="Cambria Math" w:hAnsi="Cambria Math"/>
              </w:rPr>
              <m:t>ij</m:t>
            </m:r>
          </m:sub>
        </m:sSub>
      </m:oMath>
      <w:r w:rsidR="00C4449D">
        <w:rPr>
          <w:iCs/>
        </w:rPr>
        <w:t xml:space="preserve"> </w:t>
      </w:r>
      <w:r w:rsidR="00B74917">
        <w:rPr>
          <w:iCs/>
        </w:rPr>
        <w:t xml:space="preserve">is the </w:t>
      </w:r>
      <w:r w:rsidR="00291A3D">
        <w:t xml:space="preserve">pheromone </w:t>
      </w:r>
      <w:r w:rsidR="00B74917">
        <w:t>level</w:t>
      </w:r>
      <w:r w:rsidR="00291A3D">
        <w:t xml:space="preserve"> on edge (</w:t>
      </w:r>
      <m:oMath>
        <m:r>
          <w:rPr>
            <w:rFonts w:ascii="Cambria Math" w:hAnsi="Cambria Math"/>
          </w:rPr>
          <m:t>i, j</m:t>
        </m:r>
      </m:oMath>
      <w:r w:rsidR="00291A3D">
        <w:t>)</w:t>
      </w:r>
      <w:r w:rsidR="00486E82">
        <w:t xml:space="preserve"> and it can be </w:t>
      </w:r>
      <w:r w:rsidR="00E14997">
        <w:t>obtained</w:t>
      </w:r>
      <w:r w:rsidR="00486E82">
        <w:t xml:space="preserve"> from the pheromone </w:t>
      </w:r>
      <w:proofErr w:type="gramStart"/>
      <w:r w:rsidR="00E14997">
        <w:t>matrix</w:t>
      </w:r>
      <w:r w:rsidR="00486E82">
        <w:t>.</w:t>
      </w:r>
      <w:proofErr w:type="gramEnd"/>
      <w:r w:rsidR="001C63EA">
        <w:t xml:space="preserve"> </w:t>
      </w:r>
      <w:r w:rsidR="007232A5">
        <w:t xml:space="preserve">The parameters </w:t>
      </w:r>
      <m:oMath>
        <m:r>
          <w:rPr>
            <w:rFonts w:ascii="Cambria Math" w:hAnsi="Cambria Math"/>
          </w:rPr>
          <m:t>α</m:t>
        </m:r>
      </m:oMath>
      <w:r w:rsidR="007232A5" w:rsidRPr="00E1687C">
        <w:t xml:space="preserve"> and </w:t>
      </w:r>
      <m:oMath>
        <m:r>
          <w:rPr>
            <w:rFonts w:ascii="Cambria Math" w:hAnsi="Cambria Math"/>
          </w:rPr>
          <m:t>β</m:t>
        </m:r>
      </m:oMath>
      <w:r w:rsidR="00E1687C" w:rsidRPr="00E1687C">
        <w:t xml:space="preserve"> </w:t>
      </w:r>
      <w:r w:rsidR="00E1687C">
        <w:t xml:space="preserve">are weights that </w:t>
      </w:r>
      <w:r w:rsidR="00E1687C" w:rsidRPr="00E1687C">
        <w:t>control</w:t>
      </w:r>
      <w:r w:rsidR="00E1687C">
        <w:t xml:space="preserve"> the importance of pheromone vs heuristic information</w:t>
      </w:r>
      <w:r w:rsidR="007A5DCD">
        <w:t xml:space="preserve"> </w:t>
      </w:r>
      <w:r w:rsidR="00642024">
        <w:t>when making a city choice</w:t>
      </w:r>
      <w:r w:rsidR="00925B42">
        <w:t xml:space="preserve">. They </w:t>
      </w:r>
      <w:r w:rsidR="00CB7ED7">
        <w:t xml:space="preserve">should be tuned according to the nature and requirements of the </w:t>
      </w:r>
      <w:r w:rsidR="00306501">
        <w:t>study</w:t>
      </w:r>
      <w:r w:rsidR="00CB7ED7">
        <w:t xml:space="preserve"> </w:t>
      </w:r>
      <w:r w:rsidR="00925B42">
        <w:t xml:space="preserve">that </w:t>
      </w:r>
      <w:r w:rsidR="00CB7ED7">
        <w:t>the algorithm is applied</w:t>
      </w:r>
      <w:r w:rsidR="00E1687C">
        <w:t>.</w:t>
      </w:r>
      <w:r w:rsidR="007E5604">
        <w:t xml:space="preserve"> </w:t>
      </w:r>
      <w:r w:rsidR="00CB7ED7">
        <w:t xml:space="preserve">Through </w:t>
      </w:r>
      <w:r w:rsidR="007E5604">
        <w:t>experiment</w:t>
      </w:r>
      <w:r w:rsidR="00317561">
        <w:t xml:space="preserve">s </w:t>
      </w:r>
      <w:r w:rsidR="004B3DCC">
        <w:t>done</w:t>
      </w:r>
      <w:r w:rsidR="007E5604">
        <w:t>, it was found tha</w:t>
      </w:r>
      <w:r w:rsidR="003232FE">
        <w:t xml:space="preserve">t </w:t>
      </w:r>
      <w:commentRangeStart w:id="2"/>
      <w:r w:rsidR="005973CB">
        <w:t xml:space="preserve"> </w:t>
      </w:r>
      <w:commentRangeEnd w:id="2"/>
      <w:r w:rsidR="005973CB">
        <w:rPr>
          <w:rStyle w:val="CommentReference"/>
        </w:rPr>
        <w:commentReference w:id="2"/>
      </w:r>
      <w:r w:rsidR="003232FE">
        <w:t xml:space="preserve"> </w:t>
      </w:r>
      <w:r w:rsidR="00317561">
        <w:t xml:space="preserve">for </w:t>
      </w:r>
      <m:oMath>
        <m:r>
          <w:rPr>
            <w:rFonts w:ascii="Cambria Math" w:hAnsi="Cambria Math"/>
          </w:rPr>
          <m:t>α</m:t>
        </m:r>
      </m:oMath>
      <w:r w:rsidR="00317561" w:rsidRPr="00E1687C">
        <w:t xml:space="preserve"> and </w:t>
      </w:r>
      <m:oMath>
        <m:r>
          <w:rPr>
            <w:rFonts w:ascii="Cambria Math" w:hAnsi="Cambria Math"/>
          </w:rPr>
          <m:t>β</m:t>
        </m:r>
      </m:oMath>
      <w:r w:rsidR="00317561">
        <w:rPr>
          <w:iCs/>
        </w:rPr>
        <w:t xml:space="preserve"> respectively was the </w:t>
      </w:r>
      <w:r w:rsidR="004B3DCC">
        <w:rPr>
          <w:iCs/>
        </w:rPr>
        <w:t xml:space="preserve">optimum ratio for this </w:t>
      </w:r>
      <w:r w:rsidR="00306501">
        <w:rPr>
          <w:iCs/>
        </w:rPr>
        <w:t>study</w:t>
      </w:r>
      <w:r w:rsidR="004B3DCC">
        <w:rPr>
          <w:iCs/>
        </w:rPr>
        <w:t>.</w:t>
      </w:r>
    </w:p>
    <w:p w14:paraId="51072592" w14:textId="7471E6E5" w:rsidR="004351E3" w:rsidRDefault="00B74917" w:rsidP="00874EF2">
      <w:r>
        <w:t>Because the goal of the algorithm is to optimize towards the shortest path, w</w:t>
      </w:r>
      <w:r w:rsidR="001C63EA">
        <w:t xml:space="preserve">hen an ant completes its solution to the algorithm, </w:t>
      </w:r>
      <w:r>
        <w:t xml:space="preserve">the score of its proposed solution becomes the power of the pheromone trail it leaves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t>, and that is added the pheromone levels</w:t>
      </w:r>
      <w:r w:rsidR="000423C5">
        <w:t>, stored in the pheromone matrix,</w:t>
      </w:r>
      <w:r>
        <w:t xml:space="preserve"> </w:t>
      </w:r>
      <w:r w:rsidR="000423C5">
        <w:t>for</w:t>
      </w:r>
      <w:r>
        <w:t xml:space="preserve"> all edges the ant passed through </w:t>
      </w:r>
      <w:r w:rsidR="000423C5">
        <w:t>when</w:t>
      </w:r>
      <w:r>
        <w:t xml:space="preserve"> building its solution</w:t>
      </w:r>
      <w:r w:rsidR="000423C5">
        <w:t xml:space="preserve">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rsidR="000423C5">
        <w:t>.</w:t>
      </w:r>
      <w:r w:rsidR="004351E3">
        <w:t xml:space="preserve"> Finally, in keeping true to the natural inspiration, another value </w:t>
      </w:r>
      <m:oMath>
        <m:r>
          <w:rPr>
            <w:rFonts w:ascii="Cambria Math" w:hAnsi="Cambria Math"/>
          </w:rPr>
          <m:t>ρ</m:t>
        </m:r>
      </m:oMath>
      <w:r w:rsidR="007369F0">
        <w:t xml:space="preserve">, denoting the evaporation rate of pheromone over time, is used at the end of each iteration to simulate pheromone evaporation across the graph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ρ</m:t>
            </m:r>
            <m:ctrlPr>
              <w:rPr>
                <w:rFonts w:ascii="Cambria Math" w:hAnsi="Cambria Math"/>
                <w:i/>
              </w:rPr>
            </m:ctrlPr>
          </m:e>
        </m:d>
      </m:oMath>
      <w:r w:rsidR="007369F0">
        <w:t>.</w:t>
      </w:r>
    </w:p>
    <w:p w14:paraId="3AA702A2" w14:textId="77777777" w:rsidR="00FA5D11" w:rsidRDefault="00FA5D11" w:rsidP="00874EF2"/>
    <w:p w14:paraId="3E900A8D" w14:textId="1C57967A" w:rsidR="003E566C" w:rsidRPr="00401A88" w:rsidRDefault="003E566C" w:rsidP="003E566C">
      <w:pPr>
        <w:pStyle w:val="Heading4"/>
        <w:rPr>
          <w:rFonts w:ascii="Arial" w:eastAsiaTheme="minorEastAsia" w:hAnsi="Arial" w:cs="Arial"/>
        </w:rPr>
      </w:pPr>
      <w:r>
        <w:t>Max-Min Ant System (MMAS)</w:t>
      </w:r>
    </w:p>
    <w:p w14:paraId="1B905E10" w14:textId="257A1571" w:rsidR="00791241" w:rsidRDefault="00947137" w:rsidP="00791241">
      <w:pPr>
        <w:rPr>
          <w:lang w:val="en-IE"/>
        </w:rPr>
      </w:pPr>
      <w:r>
        <w:rPr>
          <w:lang w:val="en-IE"/>
        </w:rPr>
        <w:t xml:space="preserve">The MMAS aims to be an improvement </w:t>
      </w:r>
      <w:r w:rsidR="0032542C">
        <w:rPr>
          <w:lang w:val="en-IE"/>
        </w:rPr>
        <w:t>over the original AS</w:t>
      </w:r>
      <w:r w:rsidR="00A86FEE">
        <w:rPr>
          <w:lang w:val="en-IE"/>
        </w:rPr>
        <w:t>. In MMAS, for each iteration, only the best ant is allowed to update the pheromone table with its solution trail</w:t>
      </w:r>
      <w:r w:rsidR="0032313A">
        <w:rPr>
          <w:lang w:val="en-IE"/>
        </w:rPr>
        <w:t xml:space="preserve"> and all pheromone </w:t>
      </w:r>
      <w:r w:rsidR="00D9354B">
        <w:rPr>
          <w:lang w:val="en-IE"/>
        </w:rPr>
        <w:t>updates</w:t>
      </w:r>
      <w:r w:rsidR="0032313A">
        <w:rPr>
          <w:lang w:val="en-IE"/>
        </w:rPr>
        <w:t xml:space="preserve"> done in the algorithm </w:t>
      </w:r>
      <w:r w:rsidR="00925B42">
        <w:rPr>
          <w:lang w:val="en-IE"/>
        </w:rPr>
        <w:t>are</w:t>
      </w:r>
      <w:r w:rsidR="0032313A">
        <w:rPr>
          <w:lang w:val="en-IE"/>
        </w:rPr>
        <w:t xml:space="preserve"> bound between a min and max value.</w:t>
      </w:r>
      <w:r w:rsidR="006B246A">
        <w:rPr>
          <w:lang w:val="en-IE"/>
        </w:rPr>
        <w:t xml:space="preserve"> </w:t>
      </w:r>
      <w:r w:rsidR="00E34BDE">
        <w:rPr>
          <w:lang w:val="en-IE"/>
        </w:rPr>
        <w:t xml:space="preserve">The best ant is the </w:t>
      </w:r>
      <w:r w:rsidR="00BE66A3">
        <w:rPr>
          <w:lang w:val="en-IE"/>
        </w:rPr>
        <w:t>one</w:t>
      </w:r>
      <w:r w:rsidR="00E34BDE">
        <w:rPr>
          <w:lang w:val="en-IE"/>
        </w:rPr>
        <w:t xml:space="preserve"> presenting the highest scoring solution compared </w:t>
      </w:r>
      <w:r w:rsidR="00E34BDE">
        <w:rPr>
          <w:lang w:val="en-IE"/>
        </w:rPr>
        <w:lastRenderedPageBreak/>
        <w:t xml:space="preserve">to the rest of the population. </w:t>
      </w:r>
      <w:r w:rsidR="006B246A">
        <w:rPr>
          <w:lang w:val="en-IE"/>
        </w:rPr>
        <w:t xml:space="preserve">The pheromone update and evaporation calculation for the graph </w:t>
      </w:r>
      <w:r w:rsidR="00925B42">
        <w:rPr>
          <w:lang w:val="en-IE"/>
        </w:rPr>
        <w:t>are</w:t>
      </w:r>
      <w:r w:rsidR="006B246A">
        <w:rPr>
          <w:lang w:val="en-IE"/>
        </w:rPr>
        <w:t xml:space="preserve"> as follows:</w:t>
      </w:r>
    </w:p>
    <w:p w14:paraId="752C3379" w14:textId="61C88E79" w:rsidR="006B246A" w:rsidRPr="00D13EB4" w:rsidRDefault="008E1CFE" w:rsidP="00791241">
      <w:pPr>
        <w:rPr>
          <w:rFonts w:ascii="Cambria Math" w:hAnsi="Cambria Math"/>
          <w:i/>
          <w:sz w:val="32"/>
          <w:szCs w:val="32"/>
          <w:lang w:val="en-IE"/>
        </w:rPr>
      </w:pPr>
      <m:oMathPara>
        <m:oMath>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1-ρ) + ∆</m:t>
                  </m:r>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Best</m:t>
                      </m:r>
                    </m:sup>
                  </m:sSubSup>
                </m:e>
              </m:d>
            </m:e>
            <m:sub>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in</m:t>
                  </m:r>
                </m:sub>
              </m:sSub>
            </m:sub>
            <m:sup>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ax</m:t>
                  </m:r>
                </m:sub>
              </m:sSub>
            </m:sup>
          </m:sSubSup>
        </m:oMath>
      </m:oMathPara>
    </w:p>
    <w:p w14:paraId="18E8FF9A" w14:textId="5A2DFC6A" w:rsidR="00D13EB4" w:rsidRDefault="00D13EB4" w:rsidP="00791241">
      <w:r w:rsidRPr="00D13EB4">
        <w:t>Where</w:t>
      </w:r>
      <w:r>
        <w:t xml:space="preserve">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t xml:space="preserve"> respectively are the upper and lower bounds imposed on the pheromones and the operator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a</m:t>
            </m:r>
          </m:sup>
        </m:sSubSup>
      </m:oMath>
      <w:r>
        <w:t xml:space="preserve"> is defined as:</w:t>
      </w:r>
    </w:p>
    <w:p w14:paraId="313957A2" w14:textId="11D9B622" w:rsidR="00D13EB4" w:rsidRPr="00035431" w:rsidRDefault="008E1CFE" w:rsidP="00791241">
      <w:pPr>
        <w:rPr>
          <w:rFonts w:ascii="Cambria Math" w:hAnsi="Cambria Math"/>
          <w:i/>
          <w:sz w:val="32"/>
          <w:szCs w:val="32"/>
          <w:lang w:val="en-IE"/>
        </w:rPr>
      </w:pPr>
      <m:oMathPara>
        <m:oMath>
          <m:sSubSup>
            <m:sSubSupPr>
              <m:ctrlPr>
                <w:rPr>
                  <w:rFonts w:ascii="Cambria Math" w:hAnsi="Cambria Math"/>
                  <w:i/>
                  <w:sz w:val="32"/>
                  <w:szCs w:val="32"/>
                  <w:lang w:val="en-IE"/>
                </w:rPr>
              </m:ctrlPr>
            </m:sSubSupPr>
            <m:e>
              <m:r>
                <w:rPr>
                  <w:rFonts w:ascii="Cambria Math" w:hAnsi="Cambria Math"/>
                  <w:sz w:val="32"/>
                  <w:szCs w:val="32"/>
                  <w:lang w:val="en-IE"/>
                </w:rPr>
                <m:t>[x]</m:t>
              </m:r>
            </m:e>
            <m:sub>
              <m:r>
                <w:rPr>
                  <w:rFonts w:ascii="Cambria Math" w:hAnsi="Cambria Math"/>
                  <w:sz w:val="32"/>
                  <w:szCs w:val="32"/>
                  <w:lang w:val="en-IE"/>
                </w:rPr>
                <m:t>b</m:t>
              </m:r>
            </m:sub>
            <m:sup>
              <m:r>
                <w:rPr>
                  <w:rFonts w:ascii="Cambria Math" w:hAnsi="Cambria Math"/>
                  <w:sz w:val="32"/>
                  <w:szCs w:val="32"/>
                  <w:lang w:val="en-IE"/>
                </w:rPr>
                <m:t>a</m:t>
              </m:r>
            </m:sup>
          </m:sSubSup>
          <m: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w:rPr>
                      <w:rFonts w:ascii="Cambria Math" w:hAnsi="Cambria Math"/>
                      <w:sz w:val="32"/>
                      <w:szCs w:val="32"/>
                      <w:lang w:val="en-IE"/>
                    </w:rPr>
                    <m:t xml:space="preserve">a    if x&gt;a,    </m:t>
                  </m:r>
                </m:e>
                <m:e>
                  <m:r>
                    <w:rPr>
                      <w:rFonts w:ascii="Cambria Math" w:hAnsi="Cambria Math"/>
                      <w:sz w:val="32"/>
                      <w:szCs w:val="32"/>
                      <w:lang w:val="en-IE"/>
                    </w:rPr>
                    <m:t xml:space="preserve">b    if x&lt;b,     </m:t>
                  </m:r>
                </m:e>
                <m:e>
                  <m:r>
                    <w:rPr>
                      <w:rFonts w:ascii="Cambria Math" w:hAnsi="Cambria Math"/>
                      <w:sz w:val="32"/>
                      <w:szCs w:val="32"/>
                      <w:lang w:val="en-IE"/>
                    </w:rPr>
                    <m:t>x    otherwise;</m:t>
                  </m:r>
                </m:e>
              </m:eqArr>
            </m:e>
          </m:d>
        </m:oMath>
      </m:oMathPara>
    </w:p>
    <w:p w14:paraId="682CE807" w14:textId="57955642" w:rsidR="00035431" w:rsidRPr="00D13EB4" w:rsidRDefault="00035431" w:rsidP="00791241">
      <w:r>
        <w:t xml:space="preserve">And </w:t>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Best</m:t>
            </m:r>
          </m:sup>
        </m:sSubSup>
      </m:oMath>
      <w:r w:rsidRPr="00035431">
        <w:t xml:space="preserve"> is the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t xml:space="preserve"> for the best performing ant</w:t>
      </w:r>
      <w:r w:rsidR="00E11719">
        <w:t xml:space="preserve"> in the population.</w:t>
      </w:r>
      <w:r w:rsidR="006B5B72">
        <w:t xml:space="preserve"> </w:t>
      </w:r>
      <w:proofErr w:type="spellStart"/>
      <w:r w:rsidR="00ED46FA" w:rsidRPr="00ED46FA">
        <w:t>Stützle</w:t>
      </w:r>
      <w:proofErr w:type="spellEnd"/>
      <w:r w:rsidR="00ED46FA" w:rsidRPr="00ED46FA">
        <w:t xml:space="preserve"> &amp; </w:t>
      </w:r>
      <w:proofErr w:type="spellStart"/>
      <w:r w:rsidR="00ED46FA" w:rsidRPr="00ED46FA">
        <w:t>Hoos</w:t>
      </w:r>
      <w:proofErr w:type="spellEnd"/>
      <w:r w:rsidR="00ED46FA">
        <w:t xml:space="preserve">  </w:t>
      </w:r>
      <w:r w:rsidR="00ED46FA">
        <w:fldChar w:fldCharType="begin"/>
      </w:r>
      <w:r w:rsidR="00306501">
        <w:instrText xml:space="preserve"> ADDIN ZOTERO_ITEM CSL_CITATION {"citationID":"e1uGj7r1","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ED46FA">
        <w:fldChar w:fldCharType="separate"/>
      </w:r>
      <w:r w:rsidR="00ED46FA" w:rsidRPr="00ED46FA">
        <w:t>(2000)</w:t>
      </w:r>
      <w:r w:rsidR="00ED46FA">
        <w:fldChar w:fldCharType="end"/>
      </w:r>
      <w:r w:rsidR="00ED46FA">
        <w:t xml:space="preserve"> proposed some analytical considerations that can be used as a base </w:t>
      </w:r>
      <w:r w:rsidR="00AA189E">
        <w:t xml:space="preserve">for </w:t>
      </w:r>
      <w:r w:rsidR="00F56841">
        <w:t xml:space="preserve">choosing appropriate values for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rsidR="00F56841">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rsidR="00553966">
        <w:t xml:space="preserve"> like </w:t>
      </w:r>
      <w:commentRangeStart w:id="3"/>
      <w:r w:rsidR="00553966">
        <w:t>…</w:t>
      </w:r>
      <w:r w:rsidR="00F56841">
        <w:t>.</w:t>
      </w:r>
      <w:commentRangeEnd w:id="3"/>
      <w:r w:rsidR="00925B42">
        <w:rPr>
          <w:rStyle w:val="CommentReference"/>
        </w:rPr>
        <w:commentReference w:id="3"/>
      </w:r>
    </w:p>
    <w:p w14:paraId="7571F5D2" w14:textId="77777777" w:rsidR="006B246A" w:rsidRDefault="006B246A" w:rsidP="00791241">
      <w:pPr>
        <w:rPr>
          <w:lang w:val="en-IE"/>
        </w:rPr>
      </w:pPr>
    </w:p>
    <w:p w14:paraId="431D22C9" w14:textId="2C7B7285" w:rsidR="00EC4B8E" w:rsidRDefault="00EC4B8E" w:rsidP="00EC4B8E">
      <w:pPr>
        <w:pStyle w:val="Heading4"/>
        <w:rPr>
          <w:lang w:val="en-IE"/>
        </w:rPr>
      </w:pPr>
      <w:r>
        <w:rPr>
          <w:lang w:val="en-IE"/>
        </w:rPr>
        <w:t>Ant Colony System (ACS)</w:t>
      </w:r>
    </w:p>
    <w:p w14:paraId="06723683" w14:textId="3A08266A" w:rsidR="00EC4B8E" w:rsidRDefault="00832E1E" w:rsidP="00EC4B8E">
      <w:r>
        <w:t>What makes the ACS unique is th</w:t>
      </w:r>
      <w:r w:rsidR="0019500F">
        <w:t xml:space="preserve">at it aims to perform the pheromone update </w:t>
      </w:r>
      <w:r w:rsidR="008A2ADF">
        <w:t>after each construction step</w:t>
      </w:r>
      <w:r w:rsidR="00BF3A08">
        <w:t xml:space="preserve"> </w:t>
      </w:r>
      <w:r w:rsidR="00A869F0">
        <w:t>where each ant applies its pheromone to the last edge traversed.</w:t>
      </w:r>
      <w:r w:rsidR="00767CE9">
        <w:t xml:space="preserve"> </w:t>
      </w:r>
      <w:r w:rsidR="004474B9">
        <w:t>This allows all ants to dynamically affect on</w:t>
      </w:r>
      <w:r w:rsidR="00F50988">
        <w:t>e</w:t>
      </w:r>
      <w:r w:rsidR="004474B9">
        <w:t xml:space="preserve"> another’s decisions as they all attempt to construct solutions for that iteration of the algorithm.</w:t>
      </w:r>
      <w:r w:rsidR="00F50988">
        <w:t xml:space="preserve"> However, because the </w:t>
      </w:r>
      <w:r w:rsidR="00925B42">
        <w:t>metric</w:t>
      </w:r>
      <w:r w:rsidR="00F50988">
        <w:t xml:space="preserve"> </w:t>
      </w:r>
      <w:r w:rsidR="00925B42">
        <w:t xml:space="preserve">that was </w:t>
      </w:r>
      <w:r w:rsidR="00F50988">
        <w:t xml:space="preserve">chosen for determining the pheromone level that each ant deposits on its travelled path </w:t>
      </w:r>
      <w:r w:rsidR="00925B42">
        <w:t>are</w:t>
      </w:r>
      <w:r w:rsidR="00F50988">
        <w:t xml:space="preserve"> the score</w:t>
      </w:r>
      <w:r w:rsidR="00925B42">
        <w:t>s</w:t>
      </w:r>
      <w:r w:rsidR="00F50988">
        <w:t xml:space="preserve"> of </w:t>
      </w:r>
      <w:r w:rsidR="00925B42">
        <w:t>their</w:t>
      </w:r>
      <w:r w:rsidR="00F50988">
        <w:t xml:space="preserve"> proposed </w:t>
      </w:r>
      <w:r w:rsidR="00925B42">
        <w:t xml:space="preserve">complete </w:t>
      </w:r>
      <w:r w:rsidR="00F50988">
        <w:t>solution</w:t>
      </w:r>
      <w:r w:rsidR="00925B42">
        <w:t>s, and</w:t>
      </w:r>
      <w:r w:rsidR="00F50988">
        <w:t xml:space="preserve"> it is not possible </w:t>
      </w:r>
      <w:r w:rsidR="00925B42">
        <w:t xml:space="preserve">to </w:t>
      </w:r>
      <w:r w:rsidR="00136AAF">
        <w:t>calculate that value until the solution construction process is complete</w:t>
      </w:r>
      <w:r w:rsidR="00925B42">
        <w:t>,</w:t>
      </w:r>
      <w:r w:rsidR="00136AAF">
        <w:t xml:space="preserve"> </w:t>
      </w:r>
      <w:r w:rsidR="00925B42">
        <w:t xml:space="preserve">it was decided not to use </w:t>
      </w:r>
      <w:r w:rsidR="00E66B8C">
        <w:t xml:space="preserve">this variant in this </w:t>
      </w:r>
      <w:r w:rsidR="00306501">
        <w:t>study</w:t>
      </w:r>
      <w:r w:rsidR="00925B42">
        <w:t>.</w:t>
      </w:r>
      <w:r w:rsidR="00306501">
        <w:t xml:space="preserve"> </w:t>
      </w:r>
      <w:r w:rsidR="00925B42">
        <w:t>H</w:t>
      </w:r>
      <w:r w:rsidR="00306501">
        <w:t>owever</w:t>
      </w:r>
      <w:r w:rsidR="00925B42">
        <w:t>,</w:t>
      </w:r>
      <w:r w:rsidR="00306501">
        <w:t xml:space="preserve"> the details for this technique </w:t>
      </w:r>
      <w:r w:rsidR="00925B42">
        <w:t>are</w:t>
      </w:r>
      <w:r w:rsidR="00306501">
        <w:t xml:space="preserve"> described in further detail in the paper by </w:t>
      </w:r>
      <w:r w:rsidR="00306501" w:rsidRPr="00306501">
        <w:t>Dorigo et al.</w:t>
      </w:r>
      <w:r w:rsidR="006B5009">
        <w:t xml:space="preserve"> </w:t>
      </w:r>
      <w:commentRangeStart w:id="4"/>
      <w:r w:rsidR="00306501">
        <w:fldChar w:fldCharType="begin"/>
      </w:r>
      <w:r w:rsidR="00306501">
        <w:instrText xml:space="preserve"> ADDIN ZOTERO_ITEM CSL_CITATION {"citationID":"vOWJa62L","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306501">
        <w:fldChar w:fldCharType="separate"/>
      </w:r>
      <w:r w:rsidR="00306501" w:rsidRPr="00306501">
        <w:t>(2006)</w:t>
      </w:r>
      <w:r w:rsidR="00306501">
        <w:fldChar w:fldCharType="end"/>
      </w:r>
      <w:commentRangeEnd w:id="4"/>
      <w:r w:rsidR="006B5009">
        <w:rPr>
          <w:rStyle w:val="CommentReference"/>
        </w:rPr>
        <w:commentReference w:id="4"/>
      </w:r>
      <w:r w:rsidR="00E66B8C">
        <w:t>.</w:t>
      </w:r>
      <w:r w:rsidR="007A5DCD">
        <w:t xml:space="preserve"> </w:t>
      </w:r>
    </w:p>
    <w:p w14:paraId="1E8F63DC" w14:textId="14D01168" w:rsidR="00FD64AE" w:rsidRDefault="00FD64AE" w:rsidP="00EC4B8E">
      <w:pPr>
        <w:rPr>
          <w:lang w:val="en-IE"/>
        </w:rPr>
      </w:pPr>
    </w:p>
    <w:p w14:paraId="0D388924" w14:textId="77777777" w:rsidR="006B5009" w:rsidRPr="00EC4B8E" w:rsidRDefault="006B5009" w:rsidP="00EC4B8E">
      <w:pPr>
        <w:rPr>
          <w:lang w:val="en-IE"/>
        </w:rPr>
      </w:pPr>
    </w:p>
    <w:p w14:paraId="0C754D61" w14:textId="77777777" w:rsidR="00791241" w:rsidRPr="00F97585" w:rsidRDefault="00791241" w:rsidP="00791241">
      <w:pPr>
        <w:pStyle w:val="Heading2"/>
      </w:pPr>
      <w:r>
        <w:t>Bibliography</w:t>
      </w:r>
    </w:p>
    <w:p w14:paraId="3336C7F5" w14:textId="77777777" w:rsidR="00306501" w:rsidRPr="00306501" w:rsidRDefault="000179F9" w:rsidP="00306501">
      <w:pPr>
        <w:pStyle w:val="Bibliography"/>
      </w:pPr>
      <w:r>
        <w:fldChar w:fldCharType="begin"/>
      </w:r>
      <w:r>
        <w:instrText xml:space="preserve"> ADDIN ZOTERO_BIBL {"uncited":[],"omitted":[],"custom":[]} CSL_BIBLIOGRAPHY </w:instrText>
      </w:r>
      <w:r>
        <w:fldChar w:fldCharType="separate"/>
      </w:r>
      <w:r w:rsidR="00306501" w:rsidRPr="00306501">
        <w:t xml:space="preserve">Blum, C., &amp; Li, X. (2008). Swarm Intelligence in Optimization. In C. Blum &amp; D. Merkle (Eds.), </w:t>
      </w:r>
      <w:r w:rsidR="00306501" w:rsidRPr="00306501">
        <w:rPr>
          <w:i/>
          <w:iCs/>
        </w:rPr>
        <w:t>Swarm Intelligence: Introduction and Applications</w:t>
      </w:r>
      <w:r w:rsidR="00306501" w:rsidRPr="00306501">
        <w:t xml:space="preserve"> (pp. 43–85). Springer. https://doi.org/10.1007/978-3-540-74089-6_2</w:t>
      </w:r>
    </w:p>
    <w:p w14:paraId="57A1CC7B" w14:textId="77777777" w:rsidR="00306501" w:rsidRPr="00306501" w:rsidRDefault="00306501" w:rsidP="00306501">
      <w:pPr>
        <w:pStyle w:val="Bibliography"/>
      </w:pPr>
      <w:r w:rsidRPr="00306501">
        <w:t xml:space="preserve">Chen, Y., Miao, D., &amp; Wang, R. (2010). A rough set approach to feature selection based on ant colony optimization. </w:t>
      </w:r>
      <w:r w:rsidRPr="00306501">
        <w:rPr>
          <w:i/>
          <w:iCs/>
        </w:rPr>
        <w:t>Pattern Recognition Letters</w:t>
      </w:r>
      <w:r w:rsidRPr="00306501">
        <w:t xml:space="preserve">, </w:t>
      </w:r>
      <w:r w:rsidRPr="00306501">
        <w:rPr>
          <w:i/>
          <w:iCs/>
        </w:rPr>
        <w:t>31</w:t>
      </w:r>
      <w:r w:rsidRPr="00306501">
        <w:t>(3), 226–233. https://doi.org/10.1016/j.patrec.2009.10.013</w:t>
      </w:r>
    </w:p>
    <w:p w14:paraId="752E79A6" w14:textId="77777777" w:rsidR="00306501" w:rsidRPr="00306501" w:rsidRDefault="00306501" w:rsidP="00306501">
      <w:pPr>
        <w:pStyle w:val="Bibliography"/>
      </w:pPr>
      <w:r w:rsidRPr="00306501">
        <w:lastRenderedPageBreak/>
        <w:t xml:space="preserve">Deneubourg, J.-L., Aron, S., Goss, S., &amp; Pasteels, J. M. (1990). The self-organizing exploratory pattern of the argentine ant. </w:t>
      </w:r>
      <w:r w:rsidRPr="00306501">
        <w:rPr>
          <w:i/>
          <w:iCs/>
        </w:rPr>
        <w:t>Journal of Insect Behavior</w:t>
      </w:r>
      <w:r w:rsidRPr="00306501">
        <w:t xml:space="preserve">, </w:t>
      </w:r>
      <w:r w:rsidRPr="00306501">
        <w:rPr>
          <w:i/>
          <w:iCs/>
        </w:rPr>
        <w:t>3</w:t>
      </w:r>
      <w:r w:rsidRPr="00306501">
        <w:t>(2), 159–168. https://doi.org/10.1007/BF01417909</w:t>
      </w:r>
    </w:p>
    <w:p w14:paraId="12FDD5E2" w14:textId="77777777" w:rsidR="00306501" w:rsidRPr="00306501" w:rsidRDefault="00306501" w:rsidP="00306501">
      <w:pPr>
        <w:pStyle w:val="Bibliography"/>
      </w:pPr>
      <w:r w:rsidRPr="00306501">
        <w:t xml:space="preserve">Deng, W., Xu, J., &amp; Zhao, H. (2019). An Improved Ant Colony Optimization Algorithm Based on Hybrid Strategies for Scheduling Problem. </w:t>
      </w:r>
      <w:r w:rsidRPr="00306501">
        <w:rPr>
          <w:i/>
          <w:iCs/>
        </w:rPr>
        <w:t>IEEE Access</w:t>
      </w:r>
      <w:r w:rsidRPr="00306501">
        <w:t xml:space="preserve">, </w:t>
      </w:r>
      <w:r w:rsidRPr="00306501">
        <w:rPr>
          <w:i/>
          <w:iCs/>
        </w:rPr>
        <w:t>7</w:t>
      </w:r>
      <w:r w:rsidRPr="00306501">
        <w:t>, 20281–20292. https://doi.org/10.1109/ACCESS.2019.2897580</w:t>
      </w:r>
    </w:p>
    <w:p w14:paraId="2F030D41" w14:textId="77777777" w:rsidR="00306501" w:rsidRPr="00306501" w:rsidRDefault="00306501" w:rsidP="00306501">
      <w:pPr>
        <w:pStyle w:val="Bibliography"/>
      </w:pPr>
      <w:r w:rsidRPr="00306501">
        <w:t xml:space="preserve">Dorigo, M., Birattari, M., &amp; Stutzle, T. (2006). Ant colony optimization. </w:t>
      </w:r>
      <w:r w:rsidRPr="00306501">
        <w:rPr>
          <w:i/>
          <w:iCs/>
        </w:rPr>
        <w:t>IEEE Computational Intelligence Magazine</w:t>
      </w:r>
      <w:r w:rsidRPr="00306501">
        <w:t xml:space="preserve">, </w:t>
      </w:r>
      <w:r w:rsidRPr="00306501">
        <w:rPr>
          <w:i/>
          <w:iCs/>
        </w:rPr>
        <w:t>1</w:t>
      </w:r>
      <w:r w:rsidRPr="00306501">
        <w:t>(4), 28–39. https://doi.org/10.1109/MCI.2006.329691</w:t>
      </w:r>
    </w:p>
    <w:p w14:paraId="23203B66" w14:textId="77777777" w:rsidR="00306501" w:rsidRPr="00306501" w:rsidRDefault="00306501" w:rsidP="00306501">
      <w:pPr>
        <w:pStyle w:val="Bibliography"/>
      </w:pPr>
      <w:r w:rsidRPr="00306501">
        <w:t xml:space="preserve">Dorigo, M., &amp; Blum, C. (2005). Ant colony optimization theory: A survey. </w:t>
      </w:r>
      <w:r w:rsidRPr="00306501">
        <w:rPr>
          <w:i/>
          <w:iCs/>
        </w:rPr>
        <w:t>Theoretical Computer Science</w:t>
      </w:r>
      <w:r w:rsidRPr="00306501">
        <w:t xml:space="preserve">, </w:t>
      </w:r>
      <w:r w:rsidRPr="00306501">
        <w:rPr>
          <w:i/>
          <w:iCs/>
        </w:rPr>
        <w:t>344</w:t>
      </w:r>
      <w:r w:rsidRPr="00306501">
        <w:t>(2–3), 243–278. https://doi.org/10.1016/j.tcs.2005.05.020</w:t>
      </w:r>
    </w:p>
    <w:p w14:paraId="26938828" w14:textId="77777777" w:rsidR="00306501" w:rsidRPr="00306501" w:rsidRDefault="00306501" w:rsidP="00306501">
      <w:pPr>
        <w:pStyle w:val="Bibliography"/>
      </w:pPr>
      <w:r w:rsidRPr="00306501">
        <w:t xml:space="preserve">Dorigo, M., &amp; Stützle, T. (2019). Ant Colony Optimization: Overview and Recent Advances. In M. Gendreau &amp; J.-Y. Potvin (Eds.), </w:t>
      </w:r>
      <w:r w:rsidRPr="00306501">
        <w:rPr>
          <w:i/>
          <w:iCs/>
        </w:rPr>
        <w:t>Handbook of Metaheuristics</w:t>
      </w:r>
      <w:r w:rsidRPr="00306501">
        <w:t xml:space="preserve"> (pp. 311–351). Springer International Publishing. https://doi.org/10.1007/978-3-319-91086-4_10</w:t>
      </w:r>
    </w:p>
    <w:p w14:paraId="04DB20AE" w14:textId="77777777" w:rsidR="00306501" w:rsidRPr="00306501" w:rsidRDefault="00306501" w:rsidP="00306501">
      <w:pPr>
        <w:pStyle w:val="Bibliography"/>
      </w:pPr>
      <w:r w:rsidRPr="00306501">
        <w:t xml:space="preserve">Goss, S., Aron, S., Deneubourg, J. L., &amp; Pasteels, J. M. (1989). Self-organized shortcuts in the Argentine ant. </w:t>
      </w:r>
      <w:r w:rsidRPr="00306501">
        <w:rPr>
          <w:i/>
          <w:iCs/>
        </w:rPr>
        <w:t>Naturwissenschaften</w:t>
      </w:r>
      <w:r w:rsidRPr="00306501">
        <w:t xml:space="preserve">, </w:t>
      </w:r>
      <w:r w:rsidRPr="00306501">
        <w:rPr>
          <w:i/>
          <w:iCs/>
        </w:rPr>
        <w:t>76</w:t>
      </w:r>
      <w:r w:rsidRPr="00306501">
        <w:t>(12), 579–581. https://doi.org/10.1007/BF00462870</w:t>
      </w:r>
    </w:p>
    <w:p w14:paraId="658164E3" w14:textId="77777777" w:rsidR="00306501" w:rsidRPr="00306501" w:rsidRDefault="00306501" w:rsidP="00306501">
      <w:pPr>
        <w:pStyle w:val="Bibliography"/>
      </w:pPr>
      <w:r w:rsidRPr="00306501">
        <w:t xml:space="preserve">Khourdifi, Y., &amp; Bahaj, M. (2019). Heart Disease Prediction and Classification Using Machine Learning Algorithms Optimized by Particle Swarm Optimization and Ant Colony Optimization. </w:t>
      </w:r>
      <w:r w:rsidRPr="00306501">
        <w:rPr>
          <w:i/>
          <w:iCs/>
        </w:rPr>
        <w:t>International Journal of Intelligent Engineering and Systems</w:t>
      </w:r>
      <w:r w:rsidRPr="00306501">
        <w:t xml:space="preserve">, </w:t>
      </w:r>
      <w:r w:rsidRPr="00306501">
        <w:rPr>
          <w:i/>
          <w:iCs/>
        </w:rPr>
        <w:t>12</w:t>
      </w:r>
      <w:r w:rsidRPr="00306501">
        <w:t>. https://doi.org/10.22266/ijies2019.0228.24</w:t>
      </w:r>
    </w:p>
    <w:p w14:paraId="300842B7" w14:textId="77777777" w:rsidR="00306501" w:rsidRPr="00306501" w:rsidRDefault="00306501" w:rsidP="00306501">
      <w:pPr>
        <w:pStyle w:val="Bibliography"/>
      </w:pPr>
      <w:r w:rsidRPr="00306501">
        <w:t xml:space="preserve">Salman, M., Garzón Ramos, D., Hasselmann, K., &amp; Birattari, M. (2020). Phormica: Photochromic Pheromone Release and Detection System for Stigmergic </w:t>
      </w:r>
      <w:r w:rsidRPr="00306501">
        <w:lastRenderedPageBreak/>
        <w:t xml:space="preserve">Coordination in Robot Swarms. </w:t>
      </w:r>
      <w:r w:rsidRPr="00306501">
        <w:rPr>
          <w:i/>
          <w:iCs/>
        </w:rPr>
        <w:t>Frontiers in Robotics and AI</w:t>
      </w:r>
      <w:r w:rsidRPr="00306501">
        <w:t xml:space="preserve">, </w:t>
      </w:r>
      <w:r w:rsidRPr="00306501">
        <w:rPr>
          <w:i/>
          <w:iCs/>
        </w:rPr>
        <w:t>7</w:t>
      </w:r>
      <w:r w:rsidRPr="00306501">
        <w:t>. https://www.frontiersin.org/article/10.3389/frobt.2020.591402</w:t>
      </w:r>
    </w:p>
    <w:p w14:paraId="47F42FAF" w14:textId="77777777" w:rsidR="00306501" w:rsidRPr="00306501" w:rsidRDefault="00306501" w:rsidP="00306501">
      <w:pPr>
        <w:pStyle w:val="Bibliography"/>
      </w:pPr>
      <w:r w:rsidRPr="00306501">
        <w:t xml:space="preserve">Samà, M., Pellegrini, P., D’Ariano, A., Rodriguez, J., &amp; Pacciarelli, D. (2016). Ant colony optimization for the real-time train routing selection problem. </w:t>
      </w:r>
      <w:r w:rsidRPr="00306501">
        <w:rPr>
          <w:i/>
          <w:iCs/>
        </w:rPr>
        <w:t>Transportation Research Part B: Methodological</w:t>
      </w:r>
      <w:r w:rsidRPr="00306501">
        <w:t xml:space="preserve">, </w:t>
      </w:r>
      <w:r w:rsidRPr="00306501">
        <w:rPr>
          <w:i/>
          <w:iCs/>
        </w:rPr>
        <w:t>85</w:t>
      </w:r>
      <w:r w:rsidRPr="00306501">
        <w:t>, 89–108. https://doi.org/10.1016/j.trb.2016.01.005</w:t>
      </w:r>
    </w:p>
    <w:p w14:paraId="7DD6382B" w14:textId="77777777" w:rsidR="00306501" w:rsidRPr="00306501" w:rsidRDefault="00306501" w:rsidP="00306501">
      <w:pPr>
        <w:pStyle w:val="Bibliography"/>
      </w:pPr>
      <w:r w:rsidRPr="00306501">
        <w:t xml:space="preserve">Socha, K., &amp; Dorigo, M. (2008). Ant colony optimization for continuous domains. </w:t>
      </w:r>
      <w:r w:rsidRPr="00306501">
        <w:rPr>
          <w:i/>
          <w:iCs/>
        </w:rPr>
        <w:t>European Journal of Operational Research</w:t>
      </w:r>
      <w:r w:rsidRPr="00306501">
        <w:t xml:space="preserve">, </w:t>
      </w:r>
      <w:r w:rsidRPr="00306501">
        <w:rPr>
          <w:i/>
          <w:iCs/>
        </w:rPr>
        <w:t>185</w:t>
      </w:r>
      <w:r w:rsidRPr="00306501">
        <w:t>(3), 1155–1173. https://doi.org/10.1016/j.ejor.2006.06.046</w:t>
      </w:r>
    </w:p>
    <w:p w14:paraId="1E35C388" w14:textId="77777777" w:rsidR="00306501" w:rsidRPr="00306501" w:rsidRDefault="00306501" w:rsidP="00306501">
      <w:pPr>
        <w:pStyle w:val="Bibliography"/>
      </w:pPr>
      <w:r w:rsidRPr="00306501">
        <w:t xml:space="preserve">Stützle, T., &amp; Hoos, H. H. (2000). MAX–MIN Ant System. </w:t>
      </w:r>
      <w:r w:rsidRPr="00306501">
        <w:rPr>
          <w:i/>
          <w:iCs/>
        </w:rPr>
        <w:t>Future Generation Computer Systems</w:t>
      </w:r>
      <w:r w:rsidRPr="00306501">
        <w:t xml:space="preserve">, </w:t>
      </w:r>
      <w:r w:rsidRPr="00306501">
        <w:rPr>
          <w:i/>
          <w:iCs/>
        </w:rPr>
        <w:t>16</w:t>
      </w:r>
      <w:r w:rsidRPr="00306501">
        <w:t>(8), 889–914. https://doi.org/10.1016/S0167-739X(00)00043-1</w:t>
      </w:r>
    </w:p>
    <w:p w14:paraId="0B26333F" w14:textId="090C1D95" w:rsidR="009911F7" w:rsidRDefault="000179F9">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4-30T20:04:00Z" w:initials="CEET">
    <w:p w14:paraId="61BC9481" w14:textId="77777777" w:rsidR="009674F9" w:rsidRDefault="009674F9" w:rsidP="009C17C0">
      <w:pPr>
        <w:pStyle w:val="CommentText"/>
      </w:pPr>
      <w:r>
        <w:rPr>
          <w:rStyle w:val="CommentReference"/>
        </w:rPr>
        <w:annotationRef/>
      </w:r>
      <w:r>
        <w:rPr>
          <w:lang w:val="en-IE"/>
        </w:rPr>
        <w:t>Double check number</w:t>
      </w:r>
    </w:p>
  </w:comment>
  <w:comment w:id="1" w:author="C14460702 Elihu Essien-Thompson" w:date="2022-04-30T13:13:00Z" w:initials="CEET">
    <w:p w14:paraId="59FBA1DD" w14:textId="1A9A02E4" w:rsidR="00C50023" w:rsidRDefault="00C50023" w:rsidP="00AF7332">
      <w:pPr>
        <w:pStyle w:val="CommentText"/>
      </w:pPr>
      <w:r>
        <w:rPr>
          <w:rStyle w:val="CommentReference"/>
        </w:rPr>
        <w:annotationRef/>
      </w:r>
      <w:r>
        <w:t>Double check number</w:t>
      </w:r>
    </w:p>
  </w:comment>
  <w:comment w:id="2" w:author="C14460702 Elihu Essien-Thompson" w:date="2022-04-30T21:01:00Z" w:initials="CEET">
    <w:p w14:paraId="0815BAF1" w14:textId="77777777" w:rsidR="005973CB" w:rsidRDefault="005973CB" w:rsidP="00E6063A">
      <w:pPr>
        <w:pStyle w:val="CommentText"/>
      </w:pPr>
      <w:r>
        <w:rPr>
          <w:rStyle w:val="CommentReference"/>
        </w:rPr>
        <w:annotationRef/>
      </w:r>
      <w:r>
        <w:rPr>
          <w:lang w:val="en-IE"/>
        </w:rPr>
        <w:t>Update with experiments section</w:t>
      </w:r>
    </w:p>
  </w:comment>
  <w:comment w:id="3" w:author="C14460702 Elihu Essien-Thompson" w:date="2022-05-01T15:19:00Z" w:initials="CEET">
    <w:p w14:paraId="3CF17E4B" w14:textId="77777777" w:rsidR="00925B42" w:rsidRDefault="00925B42" w:rsidP="00A21348">
      <w:pPr>
        <w:pStyle w:val="CommentText"/>
      </w:pPr>
      <w:r>
        <w:rPr>
          <w:rStyle w:val="CommentReference"/>
        </w:rPr>
        <w:annotationRef/>
      </w:r>
      <w:r>
        <w:t>Review and state the conclusion for the experiment done</w:t>
      </w:r>
    </w:p>
  </w:comment>
  <w:comment w:id="4" w:author="C14460702 Elihu Essien-Thompson" w:date="2022-05-01T14:52:00Z" w:initials="CEET">
    <w:p w14:paraId="67D719BA" w14:textId="1786CA95" w:rsidR="006B5009" w:rsidRDefault="006B5009" w:rsidP="00BA5BE0">
      <w:pPr>
        <w:pStyle w:val="CommentText"/>
      </w:pPr>
      <w:r>
        <w:rPr>
          <w:rStyle w:val="CommentReference"/>
        </w:rPr>
        <w:annotationRef/>
      </w:r>
      <w:r>
        <w:t>Include pseudo code at the end as a review of the sections and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BC9481" w15:done="0"/>
  <w15:commentEx w15:paraId="59FBA1DD" w15:done="0"/>
  <w15:commentEx w15:paraId="0815BAF1" w15:done="0"/>
  <w15:commentEx w15:paraId="3CF17E4B" w15:done="0"/>
  <w15:commentEx w15:paraId="67D719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814E6" w16cex:dateUtc="2022-04-30T19:04:00Z"/>
  <w16cex:commentExtensible w16cex:durableId="2617B464" w16cex:dateUtc="2022-04-30T12:13:00Z"/>
  <w16cex:commentExtensible w16cex:durableId="2618221A" w16cex:dateUtc="2022-04-30T20:01:00Z"/>
  <w16cex:commentExtensible w16cex:durableId="2619238B" w16cex:dateUtc="2022-05-01T14:19:00Z"/>
  <w16cex:commentExtensible w16cex:durableId="26191D10" w16cex:dateUtc="2022-05-0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BC9481" w16cid:durableId="261814E6"/>
  <w16cid:commentId w16cid:paraId="59FBA1DD" w16cid:durableId="2617B464"/>
  <w16cid:commentId w16cid:paraId="0815BAF1" w16cid:durableId="2618221A"/>
  <w16cid:commentId w16cid:paraId="3CF17E4B" w16cid:durableId="2619238B"/>
  <w16cid:commentId w16cid:paraId="67D719BA" w16cid:durableId="26191D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E6C94" w14:textId="77777777" w:rsidR="008E1CFE" w:rsidRDefault="008E1CFE" w:rsidP="006624C0">
      <w:pPr>
        <w:spacing w:after="0" w:line="240" w:lineRule="auto"/>
      </w:pPr>
      <w:r>
        <w:separator/>
      </w:r>
    </w:p>
  </w:endnote>
  <w:endnote w:type="continuationSeparator" w:id="0">
    <w:p w14:paraId="6060CA7F" w14:textId="77777777" w:rsidR="008E1CFE" w:rsidRDefault="008E1CFE" w:rsidP="00662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295C6" w14:textId="77777777" w:rsidR="008E1CFE" w:rsidRDefault="008E1CFE" w:rsidP="006624C0">
      <w:pPr>
        <w:spacing w:after="0" w:line="240" w:lineRule="auto"/>
      </w:pPr>
      <w:r>
        <w:separator/>
      </w:r>
    </w:p>
  </w:footnote>
  <w:footnote w:type="continuationSeparator" w:id="0">
    <w:p w14:paraId="0EB6BE43" w14:textId="77777777" w:rsidR="008E1CFE" w:rsidRDefault="008E1CFE" w:rsidP="00662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0610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rA0tTQyNjU2MLZQ0lEKTi0uzszPAymwqAUAkpHquywAAAA="/>
  </w:docVars>
  <w:rsids>
    <w:rsidRoot w:val="00791241"/>
    <w:rsid w:val="000179F9"/>
    <w:rsid w:val="00035431"/>
    <w:rsid w:val="000423C5"/>
    <w:rsid w:val="00062B3F"/>
    <w:rsid w:val="00085E84"/>
    <w:rsid w:val="000C0F11"/>
    <w:rsid w:val="000F1984"/>
    <w:rsid w:val="000F43E1"/>
    <w:rsid w:val="00136AAF"/>
    <w:rsid w:val="0014492B"/>
    <w:rsid w:val="00151684"/>
    <w:rsid w:val="00162FDB"/>
    <w:rsid w:val="00180611"/>
    <w:rsid w:val="0019500F"/>
    <w:rsid w:val="001C22E2"/>
    <w:rsid w:val="001C3BBA"/>
    <w:rsid w:val="001C63EA"/>
    <w:rsid w:val="00282617"/>
    <w:rsid w:val="00291A3D"/>
    <w:rsid w:val="002C4B20"/>
    <w:rsid w:val="002E5D78"/>
    <w:rsid w:val="002F31F7"/>
    <w:rsid w:val="00306501"/>
    <w:rsid w:val="00307205"/>
    <w:rsid w:val="00307597"/>
    <w:rsid w:val="00314D78"/>
    <w:rsid w:val="00317561"/>
    <w:rsid w:val="0032313A"/>
    <w:rsid w:val="003232FE"/>
    <w:rsid w:val="0032542C"/>
    <w:rsid w:val="00330AA8"/>
    <w:rsid w:val="00333C47"/>
    <w:rsid w:val="00337476"/>
    <w:rsid w:val="00344C58"/>
    <w:rsid w:val="00351616"/>
    <w:rsid w:val="003534AB"/>
    <w:rsid w:val="003538D7"/>
    <w:rsid w:val="003573CA"/>
    <w:rsid w:val="0036576E"/>
    <w:rsid w:val="00385869"/>
    <w:rsid w:val="003A28D3"/>
    <w:rsid w:val="003C4A51"/>
    <w:rsid w:val="003D5D4A"/>
    <w:rsid w:val="003E566C"/>
    <w:rsid w:val="003E5B14"/>
    <w:rsid w:val="00401A88"/>
    <w:rsid w:val="00422A09"/>
    <w:rsid w:val="004351E3"/>
    <w:rsid w:val="0043681F"/>
    <w:rsid w:val="004474B9"/>
    <w:rsid w:val="0046015E"/>
    <w:rsid w:val="004833F7"/>
    <w:rsid w:val="00486E82"/>
    <w:rsid w:val="004B385B"/>
    <w:rsid w:val="004B3DCC"/>
    <w:rsid w:val="004C5511"/>
    <w:rsid w:val="004E6893"/>
    <w:rsid w:val="004F0F7F"/>
    <w:rsid w:val="00505DC1"/>
    <w:rsid w:val="005151FF"/>
    <w:rsid w:val="00547799"/>
    <w:rsid w:val="00553966"/>
    <w:rsid w:val="0058200B"/>
    <w:rsid w:val="0058606A"/>
    <w:rsid w:val="005973CB"/>
    <w:rsid w:val="005B1CD8"/>
    <w:rsid w:val="005C1073"/>
    <w:rsid w:val="005D3773"/>
    <w:rsid w:val="005F034A"/>
    <w:rsid w:val="006058F6"/>
    <w:rsid w:val="00605B82"/>
    <w:rsid w:val="00623E2D"/>
    <w:rsid w:val="00642024"/>
    <w:rsid w:val="006624C0"/>
    <w:rsid w:val="00672968"/>
    <w:rsid w:val="006A7BC3"/>
    <w:rsid w:val="006B246A"/>
    <w:rsid w:val="006B5009"/>
    <w:rsid w:val="006B5B72"/>
    <w:rsid w:val="006B766D"/>
    <w:rsid w:val="006D2F5C"/>
    <w:rsid w:val="007013D2"/>
    <w:rsid w:val="0071038E"/>
    <w:rsid w:val="007232A5"/>
    <w:rsid w:val="007302F4"/>
    <w:rsid w:val="00732FCB"/>
    <w:rsid w:val="007369F0"/>
    <w:rsid w:val="00767CE9"/>
    <w:rsid w:val="007716D9"/>
    <w:rsid w:val="00783622"/>
    <w:rsid w:val="00787EEC"/>
    <w:rsid w:val="00791241"/>
    <w:rsid w:val="007A5DCD"/>
    <w:rsid w:val="007A5E50"/>
    <w:rsid w:val="007D68F4"/>
    <w:rsid w:val="007E5604"/>
    <w:rsid w:val="007F111F"/>
    <w:rsid w:val="00810F7D"/>
    <w:rsid w:val="0082115A"/>
    <w:rsid w:val="00832D8D"/>
    <w:rsid w:val="00832E1E"/>
    <w:rsid w:val="00833F70"/>
    <w:rsid w:val="0084112E"/>
    <w:rsid w:val="008505CB"/>
    <w:rsid w:val="008542D4"/>
    <w:rsid w:val="00874EF2"/>
    <w:rsid w:val="00876A22"/>
    <w:rsid w:val="008A2ADF"/>
    <w:rsid w:val="008A5C71"/>
    <w:rsid w:val="008C6E3F"/>
    <w:rsid w:val="008D6F79"/>
    <w:rsid w:val="008E1CFE"/>
    <w:rsid w:val="0090529A"/>
    <w:rsid w:val="00925B42"/>
    <w:rsid w:val="00947137"/>
    <w:rsid w:val="009674F9"/>
    <w:rsid w:val="00994FFA"/>
    <w:rsid w:val="009A0101"/>
    <w:rsid w:val="009B025B"/>
    <w:rsid w:val="009C7305"/>
    <w:rsid w:val="00A23307"/>
    <w:rsid w:val="00A45A40"/>
    <w:rsid w:val="00A751A3"/>
    <w:rsid w:val="00A77838"/>
    <w:rsid w:val="00A80772"/>
    <w:rsid w:val="00A83D89"/>
    <w:rsid w:val="00A869F0"/>
    <w:rsid w:val="00A86FEE"/>
    <w:rsid w:val="00A94C9C"/>
    <w:rsid w:val="00AA189E"/>
    <w:rsid w:val="00AA2D7A"/>
    <w:rsid w:val="00AD43EC"/>
    <w:rsid w:val="00AE7059"/>
    <w:rsid w:val="00B0049C"/>
    <w:rsid w:val="00B15A07"/>
    <w:rsid w:val="00B44427"/>
    <w:rsid w:val="00B47418"/>
    <w:rsid w:val="00B512F3"/>
    <w:rsid w:val="00B74515"/>
    <w:rsid w:val="00B74917"/>
    <w:rsid w:val="00BB34D3"/>
    <w:rsid w:val="00BC4AF1"/>
    <w:rsid w:val="00BD1AA4"/>
    <w:rsid w:val="00BD7F9F"/>
    <w:rsid w:val="00BE66A3"/>
    <w:rsid w:val="00BF3A08"/>
    <w:rsid w:val="00C31565"/>
    <w:rsid w:val="00C4449D"/>
    <w:rsid w:val="00C50023"/>
    <w:rsid w:val="00C57B3C"/>
    <w:rsid w:val="00C82B58"/>
    <w:rsid w:val="00C9590A"/>
    <w:rsid w:val="00CA15B9"/>
    <w:rsid w:val="00CA78B9"/>
    <w:rsid w:val="00CB7ED7"/>
    <w:rsid w:val="00CC42F3"/>
    <w:rsid w:val="00CD0C81"/>
    <w:rsid w:val="00CD3F5B"/>
    <w:rsid w:val="00CD50F2"/>
    <w:rsid w:val="00CF0CAE"/>
    <w:rsid w:val="00CF58EA"/>
    <w:rsid w:val="00D1197B"/>
    <w:rsid w:val="00D13EB4"/>
    <w:rsid w:val="00D428E0"/>
    <w:rsid w:val="00D514D4"/>
    <w:rsid w:val="00D82603"/>
    <w:rsid w:val="00D829E2"/>
    <w:rsid w:val="00D9354B"/>
    <w:rsid w:val="00D936BE"/>
    <w:rsid w:val="00DB2DDD"/>
    <w:rsid w:val="00DB6314"/>
    <w:rsid w:val="00DD31F8"/>
    <w:rsid w:val="00E07AB7"/>
    <w:rsid w:val="00E11719"/>
    <w:rsid w:val="00E14997"/>
    <w:rsid w:val="00E1552E"/>
    <w:rsid w:val="00E15DEA"/>
    <w:rsid w:val="00E1687C"/>
    <w:rsid w:val="00E34BDE"/>
    <w:rsid w:val="00E36C1B"/>
    <w:rsid w:val="00E443F3"/>
    <w:rsid w:val="00E66B8C"/>
    <w:rsid w:val="00EB2C24"/>
    <w:rsid w:val="00EB2F4E"/>
    <w:rsid w:val="00EC4B8E"/>
    <w:rsid w:val="00EC6F99"/>
    <w:rsid w:val="00ED34A0"/>
    <w:rsid w:val="00ED46FA"/>
    <w:rsid w:val="00F00AC2"/>
    <w:rsid w:val="00F16A67"/>
    <w:rsid w:val="00F50988"/>
    <w:rsid w:val="00F56841"/>
    <w:rsid w:val="00F65BE5"/>
    <w:rsid w:val="00F8406E"/>
    <w:rsid w:val="00FA5D11"/>
    <w:rsid w:val="00FB25B2"/>
    <w:rsid w:val="00FD64AE"/>
    <w:rsid w:val="00FE679B"/>
    <w:rsid w:val="00FF2D48"/>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4350"/>
  <w15:chartTrackingRefBased/>
  <w15:docId w15:val="{2F038510-7020-4D12-A659-8A9A9E0C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241"/>
    <w:rPr>
      <w:rFonts w:ascii="Arial" w:hAnsi="Arial" w:cs="Arial"/>
      <w:sz w:val="24"/>
      <w:szCs w:val="24"/>
      <w:lang w:val="en-GB"/>
    </w:rPr>
  </w:style>
  <w:style w:type="paragraph" w:styleId="Heading1">
    <w:name w:val="heading 1"/>
    <w:basedOn w:val="Normal"/>
    <w:next w:val="Normal"/>
    <w:link w:val="Heading1Char"/>
    <w:uiPriority w:val="9"/>
    <w:qFormat/>
    <w:rsid w:val="00BC4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1241"/>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791241"/>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3E566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1241"/>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791241"/>
    <w:rPr>
      <w:rFonts w:asciiTheme="majorHAnsi" w:eastAsiaTheme="majorEastAsia" w:hAnsiTheme="majorHAnsi" w:cstheme="majorBidi"/>
      <w:b/>
      <w:bCs/>
      <w:color w:val="1F3763" w:themeColor="accent1" w:themeShade="7F"/>
      <w:sz w:val="28"/>
      <w:szCs w:val="28"/>
      <w:lang w:val="en-GB"/>
    </w:rPr>
  </w:style>
  <w:style w:type="paragraph" w:styleId="ListParagraph">
    <w:name w:val="List Paragraph"/>
    <w:basedOn w:val="Normal"/>
    <w:uiPriority w:val="34"/>
    <w:qFormat/>
    <w:rsid w:val="00D829E2"/>
    <w:pPr>
      <w:ind w:left="720"/>
      <w:contextualSpacing/>
    </w:pPr>
  </w:style>
  <w:style w:type="paragraph" w:styleId="Caption">
    <w:name w:val="caption"/>
    <w:basedOn w:val="Normal"/>
    <w:next w:val="Normal"/>
    <w:uiPriority w:val="35"/>
    <w:unhideWhenUsed/>
    <w:qFormat/>
    <w:rsid w:val="00E15DE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C4AF1"/>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662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4C0"/>
    <w:rPr>
      <w:rFonts w:ascii="Arial" w:hAnsi="Arial" w:cs="Arial"/>
      <w:sz w:val="24"/>
      <w:szCs w:val="24"/>
      <w:lang w:val="en-GB"/>
    </w:rPr>
  </w:style>
  <w:style w:type="paragraph" w:styleId="Footer">
    <w:name w:val="footer"/>
    <w:basedOn w:val="Normal"/>
    <w:link w:val="FooterChar"/>
    <w:uiPriority w:val="99"/>
    <w:unhideWhenUsed/>
    <w:rsid w:val="00662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4C0"/>
    <w:rPr>
      <w:rFonts w:ascii="Arial" w:hAnsi="Arial" w:cs="Arial"/>
      <w:sz w:val="24"/>
      <w:szCs w:val="24"/>
      <w:lang w:val="en-GB"/>
    </w:rPr>
  </w:style>
  <w:style w:type="character" w:styleId="PlaceholderText">
    <w:name w:val="Placeholder Text"/>
    <w:basedOn w:val="DefaultParagraphFont"/>
    <w:uiPriority w:val="99"/>
    <w:semiHidden/>
    <w:rsid w:val="00E07AB7"/>
    <w:rPr>
      <w:color w:val="808080"/>
    </w:rPr>
  </w:style>
  <w:style w:type="paragraph" w:styleId="Bibliography">
    <w:name w:val="Bibliography"/>
    <w:basedOn w:val="Normal"/>
    <w:next w:val="Normal"/>
    <w:uiPriority w:val="37"/>
    <w:unhideWhenUsed/>
    <w:rsid w:val="000179F9"/>
    <w:pPr>
      <w:spacing w:after="0" w:line="480" w:lineRule="auto"/>
      <w:ind w:left="720" w:hanging="720"/>
    </w:pPr>
  </w:style>
  <w:style w:type="character" w:styleId="CommentReference">
    <w:name w:val="annotation reference"/>
    <w:basedOn w:val="DefaultParagraphFont"/>
    <w:uiPriority w:val="99"/>
    <w:semiHidden/>
    <w:unhideWhenUsed/>
    <w:rsid w:val="00162FDB"/>
    <w:rPr>
      <w:sz w:val="16"/>
      <w:szCs w:val="16"/>
    </w:rPr>
  </w:style>
  <w:style w:type="paragraph" w:styleId="CommentText">
    <w:name w:val="annotation text"/>
    <w:basedOn w:val="Normal"/>
    <w:link w:val="CommentTextChar"/>
    <w:uiPriority w:val="99"/>
    <w:unhideWhenUsed/>
    <w:rsid w:val="00162FDB"/>
    <w:pPr>
      <w:spacing w:line="240" w:lineRule="auto"/>
    </w:pPr>
    <w:rPr>
      <w:sz w:val="20"/>
      <w:szCs w:val="20"/>
    </w:rPr>
  </w:style>
  <w:style w:type="character" w:customStyle="1" w:styleId="CommentTextChar">
    <w:name w:val="Comment Text Char"/>
    <w:basedOn w:val="DefaultParagraphFont"/>
    <w:link w:val="CommentText"/>
    <w:uiPriority w:val="99"/>
    <w:rsid w:val="00162FDB"/>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62FDB"/>
    <w:rPr>
      <w:b/>
      <w:bCs/>
    </w:rPr>
  </w:style>
  <w:style w:type="character" w:customStyle="1" w:styleId="CommentSubjectChar">
    <w:name w:val="Comment Subject Char"/>
    <w:basedOn w:val="CommentTextChar"/>
    <w:link w:val="CommentSubject"/>
    <w:uiPriority w:val="99"/>
    <w:semiHidden/>
    <w:rsid w:val="00162FDB"/>
    <w:rPr>
      <w:rFonts w:ascii="Arial" w:hAnsi="Arial" w:cs="Arial"/>
      <w:b/>
      <w:bCs/>
      <w:sz w:val="20"/>
      <w:szCs w:val="20"/>
      <w:lang w:val="en-GB"/>
    </w:rPr>
  </w:style>
  <w:style w:type="character" w:customStyle="1" w:styleId="Heading4Char">
    <w:name w:val="Heading 4 Char"/>
    <w:basedOn w:val="DefaultParagraphFont"/>
    <w:link w:val="Heading4"/>
    <w:uiPriority w:val="9"/>
    <w:rsid w:val="003E566C"/>
    <w:rPr>
      <w:rFonts w:asciiTheme="majorHAnsi" w:eastAsiaTheme="majorEastAsia" w:hAnsiTheme="majorHAnsi" w:cstheme="majorBidi"/>
      <w:i/>
      <w:iCs/>
      <w:color w:val="2F5496" w:themeColor="accent1" w:themeShade="B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1250">
      <w:bodyDiv w:val="1"/>
      <w:marLeft w:val="0"/>
      <w:marRight w:val="0"/>
      <w:marTop w:val="0"/>
      <w:marBottom w:val="0"/>
      <w:divBdr>
        <w:top w:val="none" w:sz="0" w:space="0" w:color="auto"/>
        <w:left w:val="none" w:sz="0" w:space="0" w:color="auto"/>
        <w:bottom w:val="none" w:sz="0" w:space="0" w:color="auto"/>
        <w:right w:val="none" w:sz="0" w:space="0" w:color="auto"/>
      </w:divBdr>
    </w:div>
    <w:div w:id="175743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0E050-3B30-4B42-9FAF-6B9CA669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6</TotalTime>
  <Pages>7</Pages>
  <Words>6944</Words>
  <Characters>3958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47</cp:revision>
  <dcterms:created xsi:type="dcterms:W3CDTF">2022-04-28T14:15:00Z</dcterms:created>
  <dcterms:modified xsi:type="dcterms:W3CDTF">2022-05-0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R7XNJD6u"/&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